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7CDEA2BB" w:rsidR="00CE4FA2" w:rsidRDefault="004C2B11" w:rsidP="004C2B11">
      <w:pPr>
        <w:jc w:val="center"/>
      </w:pPr>
      <w:r>
        <w:t xml:space="preserve">Málaga </w:t>
      </w:r>
      <w:r w:rsidR="008B58C1">
        <w:t>Octu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085C5EEB"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7F1465C8" w14:textId="2B6074F0" w:rsidR="008B58C1" w:rsidRDefault="008B58C1" w:rsidP="008B58C1">
      <w:pPr>
        <w:ind w:firstLine="708"/>
      </w:pPr>
      <w:r>
        <w:t xml:space="preserve">A mi tutor J. Manuel Gómez por ayudarme en el desarrollo del trabajo fin de </w:t>
      </w:r>
      <w:proofErr w:type="gramStart"/>
      <w:r>
        <w:t>master</w:t>
      </w:r>
      <w:proofErr w:type="gramEnd"/>
      <w:r>
        <w:t xml:space="preserve"> y ofrecerme todos los recursos necesarios.</w:t>
      </w:r>
    </w:p>
    <w:p w14:paraId="2E72F3C1" w14:textId="1DA126CD" w:rsidR="008B58C1" w:rsidRDefault="008B58C1" w:rsidP="008B58C1">
      <w:pPr>
        <w:ind w:firstLine="708"/>
      </w:pPr>
      <w:r>
        <w:t xml:space="preserve">A Marea </w:t>
      </w:r>
      <w:proofErr w:type="spellStart"/>
      <w:r>
        <w:t>Plastic</w:t>
      </w:r>
      <w:proofErr w:type="spellEnd"/>
      <w:r>
        <w:t xml:space="preserve"> y a todos sus integrantes por la confianza y la ayuda que me han aportado en el desarrollo de la máquina.</w:t>
      </w:r>
    </w:p>
    <w:p w14:paraId="4A5A59A5" w14:textId="77777777" w:rsidR="008B58C1" w:rsidRDefault="008B58C1" w:rsidP="008B58C1">
      <w:pPr>
        <w:ind w:firstLine="708"/>
      </w:pPr>
    </w:p>
    <w:p w14:paraId="5AB223CD" w14:textId="77777777" w:rsidR="008B58C1" w:rsidRDefault="008B58C1" w:rsidP="00402C16">
      <w:pPr>
        <w:ind w:firstLine="708"/>
      </w:pP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128A39AB" w14:textId="1719200B" w:rsidR="00017F6E"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7015186" w:history="1">
        <w:r w:rsidR="00017F6E" w:rsidRPr="00694F55">
          <w:rPr>
            <w:rStyle w:val="Hipervnculo"/>
            <w:noProof/>
          </w:rPr>
          <w:t>CAPÍTULO 1. INTRODUCCIÓN</w:t>
        </w:r>
        <w:r w:rsidR="00017F6E">
          <w:rPr>
            <w:noProof/>
            <w:webHidden/>
          </w:rPr>
          <w:tab/>
        </w:r>
        <w:r w:rsidR="00017F6E">
          <w:rPr>
            <w:noProof/>
            <w:webHidden/>
          </w:rPr>
          <w:fldChar w:fldCharType="begin"/>
        </w:r>
        <w:r w:rsidR="00017F6E">
          <w:rPr>
            <w:noProof/>
            <w:webHidden/>
          </w:rPr>
          <w:instrText xml:space="preserve"> PAGEREF _Toc117015186 \h </w:instrText>
        </w:r>
        <w:r w:rsidR="00017F6E">
          <w:rPr>
            <w:noProof/>
            <w:webHidden/>
          </w:rPr>
        </w:r>
        <w:r w:rsidR="00017F6E">
          <w:rPr>
            <w:noProof/>
            <w:webHidden/>
          </w:rPr>
          <w:fldChar w:fldCharType="separate"/>
        </w:r>
        <w:r w:rsidR="00017F6E">
          <w:rPr>
            <w:noProof/>
            <w:webHidden/>
          </w:rPr>
          <w:t>1</w:t>
        </w:r>
        <w:r w:rsidR="00017F6E">
          <w:rPr>
            <w:noProof/>
            <w:webHidden/>
          </w:rPr>
          <w:fldChar w:fldCharType="end"/>
        </w:r>
      </w:hyperlink>
    </w:p>
    <w:p w14:paraId="5BD309DF" w14:textId="423E4CFE" w:rsidR="00017F6E" w:rsidRDefault="00017F6E">
      <w:pPr>
        <w:pStyle w:val="TDC3"/>
        <w:tabs>
          <w:tab w:val="left" w:pos="1100"/>
          <w:tab w:val="right" w:leader="dot" w:pos="8494"/>
        </w:tabs>
        <w:rPr>
          <w:rFonts w:eastAsiaTheme="minorEastAsia"/>
          <w:noProof/>
          <w:lang w:eastAsia="es-ES"/>
        </w:rPr>
      </w:pPr>
      <w:hyperlink w:anchor="_Toc117015187" w:history="1">
        <w:r w:rsidRPr="00694F55">
          <w:rPr>
            <w:rStyle w:val="Hipervnculo"/>
            <w:noProof/>
          </w:rPr>
          <w:t>1.1</w:t>
        </w:r>
        <w:r>
          <w:rPr>
            <w:rFonts w:eastAsiaTheme="minorEastAsia"/>
            <w:noProof/>
            <w:lang w:eastAsia="es-ES"/>
          </w:rPr>
          <w:tab/>
        </w:r>
        <w:r w:rsidRPr="00694F55">
          <w:rPr>
            <w:rStyle w:val="Hipervnculo"/>
            <w:noProof/>
          </w:rPr>
          <w:t>Historia del movimiento</w:t>
        </w:r>
        <w:r>
          <w:rPr>
            <w:noProof/>
            <w:webHidden/>
          </w:rPr>
          <w:tab/>
        </w:r>
        <w:r>
          <w:rPr>
            <w:noProof/>
            <w:webHidden/>
          </w:rPr>
          <w:fldChar w:fldCharType="begin"/>
        </w:r>
        <w:r>
          <w:rPr>
            <w:noProof/>
            <w:webHidden/>
          </w:rPr>
          <w:instrText xml:space="preserve"> PAGEREF _Toc117015187 \h </w:instrText>
        </w:r>
        <w:r>
          <w:rPr>
            <w:noProof/>
            <w:webHidden/>
          </w:rPr>
        </w:r>
        <w:r>
          <w:rPr>
            <w:noProof/>
            <w:webHidden/>
          </w:rPr>
          <w:fldChar w:fldCharType="separate"/>
        </w:r>
        <w:r>
          <w:rPr>
            <w:noProof/>
            <w:webHidden/>
          </w:rPr>
          <w:t>3</w:t>
        </w:r>
        <w:r>
          <w:rPr>
            <w:noProof/>
            <w:webHidden/>
          </w:rPr>
          <w:fldChar w:fldCharType="end"/>
        </w:r>
      </w:hyperlink>
    </w:p>
    <w:p w14:paraId="4A2E850E" w14:textId="4B157C8D" w:rsidR="00017F6E" w:rsidRDefault="00017F6E">
      <w:pPr>
        <w:pStyle w:val="TDC3"/>
        <w:tabs>
          <w:tab w:val="left" w:pos="1100"/>
          <w:tab w:val="right" w:leader="dot" w:pos="8494"/>
        </w:tabs>
        <w:rPr>
          <w:rFonts w:eastAsiaTheme="minorEastAsia"/>
          <w:noProof/>
          <w:lang w:eastAsia="es-ES"/>
        </w:rPr>
      </w:pPr>
      <w:hyperlink w:anchor="_Toc117015188" w:history="1">
        <w:r w:rsidRPr="00694F55">
          <w:rPr>
            <w:rStyle w:val="Hipervnculo"/>
            <w:noProof/>
          </w:rPr>
          <w:t>1.2.</w:t>
        </w:r>
        <w:r>
          <w:rPr>
            <w:rFonts w:eastAsiaTheme="minorEastAsia"/>
            <w:noProof/>
            <w:lang w:eastAsia="es-ES"/>
          </w:rPr>
          <w:tab/>
        </w:r>
        <w:r w:rsidRPr="00694F55">
          <w:rPr>
            <w:rStyle w:val="Hipervnculo"/>
            <w:noProof/>
          </w:rPr>
          <w:t>Objetivo</w:t>
        </w:r>
        <w:r>
          <w:rPr>
            <w:noProof/>
            <w:webHidden/>
          </w:rPr>
          <w:tab/>
        </w:r>
        <w:r>
          <w:rPr>
            <w:noProof/>
            <w:webHidden/>
          </w:rPr>
          <w:fldChar w:fldCharType="begin"/>
        </w:r>
        <w:r>
          <w:rPr>
            <w:noProof/>
            <w:webHidden/>
          </w:rPr>
          <w:instrText xml:space="preserve"> PAGEREF _Toc117015188 \h </w:instrText>
        </w:r>
        <w:r>
          <w:rPr>
            <w:noProof/>
            <w:webHidden/>
          </w:rPr>
        </w:r>
        <w:r>
          <w:rPr>
            <w:noProof/>
            <w:webHidden/>
          </w:rPr>
          <w:fldChar w:fldCharType="separate"/>
        </w:r>
        <w:r>
          <w:rPr>
            <w:noProof/>
            <w:webHidden/>
          </w:rPr>
          <w:t>3</w:t>
        </w:r>
        <w:r>
          <w:rPr>
            <w:noProof/>
            <w:webHidden/>
          </w:rPr>
          <w:fldChar w:fldCharType="end"/>
        </w:r>
      </w:hyperlink>
    </w:p>
    <w:p w14:paraId="75B34A24" w14:textId="46D3AB25" w:rsidR="00017F6E" w:rsidRDefault="00017F6E">
      <w:pPr>
        <w:pStyle w:val="TDC3"/>
        <w:tabs>
          <w:tab w:val="left" w:pos="1100"/>
          <w:tab w:val="right" w:leader="dot" w:pos="8494"/>
        </w:tabs>
        <w:rPr>
          <w:rFonts w:eastAsiaTheme="minorEastAsia"/>
          <w:noProof/>
          <w:lang w:eastAsia="es-ES"/>
        </w:rPr>
      </w:pPr>
      <w:hyperlink w:anchor="_Toc117015189" w:history="1">
        <w:r w:rsidRPr="00694F55">
          <w:rPr>
            <w:rStyle w:val="Hipervnculo"/>
            <w:noProof/>
          </w:rPr>
          <w:t>1.3.</w:t>
        </w:r>
        <w:r>
          <w:rPr>
            <w:rFonts w:eastAsiaTheme="minorEastAsia"/>
            <w:noProof/>
            <w:lang w:eastAsia="es-ES"/>
          </w:rPr>
          <w:tab/>
        </w:r>
        <w:r w:rsidRPr="00694F55">
          <w:rPr>
            <w:rStyle w:val="Hipervnculo"/>
            <w:noProof/>
          </w:rPr>
          <w:t>Plan de trabajo</w:t>
        </w:r>
        <w:r>
          <w:rPr>
            <w:noProof/>
            <w:webHidden/>
          </w:rPr>
          <w:tab/>
        </w:r>
        <w:r>
          <w:rPr>
            <w:noProof/>
            <w:webHidden/>
          </w:rPr>
          <w:fldChar w:fldCharType="begin"/>
        </w:r>
        <w:r>
          <w:rPr>
            <w:noProof/>
            <w:webHidden/>
          </w:rPr>
          <w:instrText xml:space="preserve"> PAGEREF _Toc117015189 \h </w:instrText>
        </w:r>
        <w:r>
          <w:rPr>
            <w:noProof/>
            <w:webHidden/>
          </w:rPr>
        </w:r>
        <w:r>
          <w:rPr>
            <w:noProof/>
            <w:webHidden/>
          </w:rPr>
          <w:fldChar w:fldCharType="separate"/>
        </w:r>
        <w:r>
          <w:rPr>
            <w:noProof/>
            <w:webHidden/>
          </w:rPr>
          <w:t>4</w:t>
        </w:r>
        <w:r>
          <w:rPr>
            <w:noProof/>
            <w:webHidden/>
          </w:rPr>
          <w:fldChar w:fldCharType="end"/>
        </w:r>
      </w:hyperlink>
    </w:p>
    <w:p w14:paraId="7A304208" w14:textId="1A082911" w:rsidR="00017F6E" w:rsidRDefault="00017F6E">
      <w:pPr>
        <w:pStyle w:val="TDC1"/>
        <w:tabs>
          <w:tab w:val="right" w:leader="dot" w:pos="8494"/>
        </w:tabs>
        <w:rPr>
          <w:rFonts w:eastAsiaTheme="minorEastAsia"/>
          <w:noProof/>
          <w:lang w:eastAsia="es-ES"/>
        </w:rPr>
      </w:pPr>
      <w:hyperlink w:anchor="_Toc117015190" w:history="1">
        <w:r w:rsidRPr="00694F55">
          <w:rPr>
            <w:rStyle w:val="Hipervnculo"/>
            <w:noProof/>
          </w:rPr>
          <w:t>CAPÍTULO 2. DISEÑO DE LAS ETAPAS</w:t>
        </w:r>
        <w:r>
          <w:rPr>
            <w:noProof/>
            <w:webHidden/>
          </w:rPr>
          <w:tab/>
        </w:r>
        <w:r>
          <w:rPr>
            <w:noProof/>
            <w:webHidden/>
          </w:rPr>
          <w:fldChar w:fldCharType="begin"/>
        </w:r>
        <w:r>
          <w:rPr>
            <w:noProof/>
            <w:webHidden/>
          </w:rPr>
          <w:instrText xml:space="preserve"> PAGEREF _Toc117015190 \h </w:instrText>
        </w:r>
        <w:r>
          <w:rPr>
            <w:noProof/>
            <w:webHidden/>
          </w:rPr>
        </w:r>
        <w:r>
          <w:rPr>
            <w:noProof/>
            <w:webHidden/>
          </w:rPr>
          <w:fldChar w:fldCharType="separate"/>
        </w:r>
        <w:r>
          <w:rPr>
            <w:noProof/>
            <w:webHidden/>
          </w:rPr>
          <w:t>6</w:t>
        </w:r>
        <w:r>
          <w:rPr>
            <w:noProof/>
            <w:webHidden/>
          </w:rPr>
          <w:fldChar w:fldCharType="end"/>
        </w:r>
      </w:hyperlink>
    </w:p>
    <w:p w14:paraId="28622FF5" w14:textId="25794329" w:rsidR="00017F6E" w:rsidRDefault="00017F6E">
      <w:pPr>
        <w:pStyle w:val="TDC2"/>
        <w:tabs>
          <w:tab w:val="left" w:pos="660"/>
          <w:tab w:val="right" w:leader="dot" w:pos="8494"/>
        </w:tabs>
        <w:rPr>
          <w:rFonts w:eastAsiaTheme="minorEastAsia"/>
          <w:noProof/>
          <w:lang w:eastAsia="es-ES"/>
        </w:rPr>
      </w:pPr>
      <w:hyperlink w:anchor="_Toc117015191" w:history="1">
        <w:r w:rsidRPr="00694F55">
          <w:rPr>
            <w:rStyle w:val="Hipervnculo"/>
            <w:noProof/>
          </w:rPr>
          <w:t>2.</w:t>
        </w:r>
        <w:r>
          <w:rPr>
            <w:rFonts w:eastAsiaTheme="minorEastAsia"/>
            <w:noProof/>
            <w:lang w:eastAsia="es-ES"/>
          </w:rPr>
          <w:tab/>
        </w:r>
        <w:r w:rsidRPr="00694F55">
          <w:rPr>
            <w:rStyle w:val="Hipervnculo"/>
            <w:noProof/>
          </w:rPr>
          <w:t>Diseño</w:t>
        </w:r>
        <w:r>
          <w:rPr>
            <w:noProof/>
            <w:webHidden/>
          </w:rPr>
          <w:tab/>
        </w:r>
        <w:r>
          <w:rPr>
            <w:noProof/>
            <w:webHidden/>
          </w:rPr>
          <w:fldChar w:fldCharType="begin"/>
        </w:r>
        <w:r>
          <w:rPr>
            <w:noProof/>
            <w:webHidden/>
          </w:rPr>
          <w:instrText xml:space="preserve"> PAGEREF _Toc117015191 \h </w:instrText>
        </w:r>
        <w:r>
          <w:rPr>
            <w:noProof/>
            <w:webHidden/>
          </w:rPr>
        </w:r>
        <w:r>
          <w:rPr>
            <w:noProof/>
            <w:webHidden/>
          </w:rPr>
          <w:fldChar w:fldCharType="separate"/>
        </w:r>
        <w:r>
          <w:rPr>
            <w:noProof/>
            <w:webHidden/>
          </w:rPr>
          <w:t>7</w:t>
        </w:r>
        <w:r>
          <w:rPr>
            <w:noProof/>
            <w:webHidden/>
          </w:rPr>
          <w:fldChar w:fldCharType="end"/>
        </w:r>
      </w:hyperlink>
    </w:p>
    <w:p w14:paraId="59D69801" w14:textId="3671B41D" w:rsidR="00017F6E" w:rsidRDefault="00017F6E">
      <w:pPr>
        <w:pStyle w:val="TDC3"/>
        <w:tabs>
          <w:tab w:val="left" w:pos="1100"/>
          <w:tab w:val="right" w:leader="dot" w:pos="8494"/>
        </w:tabs>
        <w:rPr>
          <w:rFonts w:eastAsiaTheme="minorEastAsia"/>
          <w:noProof/>
          <w:lang w:eastAsia="es-ES"/>
        </w:rPr>
      </w:pPr>
      <w:hyperlink w:anchor="_Toc117015192" w:history="1">
        <w:r w:rsidRPr="00694F55">
          <w:rPr>
            <w:rStyle w:val="Hipervnculo"/>
            <w:noProof/>
          </w:rPr>
          <w:t>2.1.</w:t>
        </w:r>
        <w:r>
          <w:rPr>
            <w:rFonts w:eastAsiaTheme="minorEastAsia"/>
            <w:noProof/>
            <w:lang w:eastAsia="es-ES"/>
          </w:rPr>
          <w:tab/>
        </w:r>
        <w:r w:rsidRPr="00694F55">
          <w:rPr>
            <w:rStyle w:val="Hipervnculo"/>
            <w:noProof/>
          </w:rPr>
          <w:t>Estudio y análisis de posibles soluciones</w:t>
        </w:r>
        <w:r>
          <w:rPr>
            <w:noProof/>
            <w:webHidden/>
          </w:rPr>
          <w:tab/>
        </w:r>
        <w:r>
          <w:rPr>
            <w:noProof/>
            <w:webHidden/>
          </w:rPr>
          <w:fldChar w:fldCharType="begin"/>
        </w:r>
        <w:r>
          <w:rPr>
            <w:noProof/>
            <w:webHidden/>
          </w:rPr>
          <w:instrText xml:space="preserve"> PAGEREF _Toc117015192 \h </w:instrText>
        </w:r>
        <w:r>
          <w:rPr>
            <w:noProof/>
            <w:webHidden/>
          </w:rPr>
        </w:r>
        <w:r>
          <w:rPr>
            <w:noProof/>
            <w:webHidden/>
          </w:rPr>
          <w:fldChar w:fldCharType="separate"/>
        </w:r>
        <w:r>
          <w:rPr>
            <w:noProof/>
            <w:webHidden/>
          </w:rPr>
          <w:t>7</w:t>
        </w:r>
        <w:r>
          <w:rPr>
            <w:noProof/>
            <w:webHidden/>
          </w:rPr>
          <w:fldChar w:fldCharType="end"/>
        </w:r>
      </w:hyperlink>
    </w:p>
    <w:p w14:paraId="18923B94" w14:textId="16519AF4" w:rsidR="00017F6E" w:rsidRDefault="00017F6E">
      <w:pPr>
        <w:pStyle w:val="TDC4"/>
        <w:tabs>
          <w:tab w:val="left" w:pos="1540"/>
          <w:tab w:val="right" w:leader="dot" w:pos="8494"/>
        </w:tabs>
        <w:rPr>
          <w:rFonts w:eastAsiaTheme="minorEastAsia"/>
          <w:noProof/>
          <w:lang w:eastAsia="es-ES"/>
        </w:rPr>
      </w:pPr>
      <w:hyperlink w:anchor="_Toc117015193" w:history="1">
        <w:r w:rsidRPr="00694F55">
          <w:rPr>
            <w:rStyle w:val="Hipervnculo"/>
            <w:noProof/>
          </w:rPr>
          <w:t>2.1.1.</w:t>
        </w:r>
        <w:r>
          <w:rPr>
            <w:rFonts w:eastAsiaTheme="minorEastAsia"/>
            <w:noProof/>
            <w:lang w:eastAsia="es-ES"/>
          </w:rPr>
          <w:tab/>
        </w:r>
        <w:r w:rsidRPr="00694F55">
          <w:rPr>
            <w:rStyle w:val="Hipervnculo"/>
            <w:noProof/>
          </w:rPr>
          <w:t>Primera etapa</w:t>
        </w:r>
        <w:r>
          <w:rPr>
            <w:noProof/>
            <w:webHidden/>
          </w:rPr>
          <w:tab/>
        </w:r>
        <w:r>
          <w:rPr>
            <w:noProof/>
            <w:webHidden/>
          </w:rPr>
          <w:fldChar w:fldCharType="begin"/>
        </w:r>
        <w:r>
          <w:rPr>
            <w:noProof/>
            <w:webHidden/>
          </w:rPr>
          <w:instrText xml:space="preserve"> PAGEREF _Toc117015193 \h </w:instrText>
        </w:r>
        <w:r>
          <w:rPr>
            <w:noProof/>
            <w:webHidden/>
          </w:rPr>
        </w:r>
        <w:r>
          <w:rPr>
            <w:noProof/>
            <w:webHidden/>
          </w:rPr>
          <w:fldChar w:fldCharType="separate"/>
        </w:r>
        <w:r>
          <w:rPr>
            <w:noProof/>
            <w:webHidden/>
          </w:rPr>
          <w:t>7</w:t>
        </w:r>
        <w:r>
          <w:rPr>
            <w:noProof/>
            <w:webHidden/>
          </w:rPr>
          <w:fldChar w:fldCharType="end"/>
        </w:r>
      </w:hyperlink>
    </w:p>
    <w:p w14:paraId="3D044EBE" w14:textId="3C2DB15B" w:rsidR="00017F6E" w:rsidRDefault="00017F6E">
      <w:pPr>
        <w:pStyle w:val="TDC4"/>
        <w:tabs>
          <w:tab w:val="left" w:pos="1540"/>
          <w:tab w:val="right" w:leader="dot" w:pos="8494"/>
        </w:tabs>
        <w:rPr>
          <w:rFonts w:eastAsiaTheme="minorEastAsia"/>
          <w:noProof/>
          <w:lang w:eastAsia="es-ES"/>
        </w:rPr>
      </w:pPr>
      <w:hyperlink w:anchor="_Toc117015194" w:history="1">
        <w:r w:rsidRPr="00694F55">
          <w:rPr>
            <w:rStyle w:val="Hipervnculo"/>
            <w:noProof/>
          </w:rPr>
          <w:t>2.1.2.</w:t>
        </w:r>
        <w:r>
          <w:rPr>
            <w:rFonts w:eastAsiaTheme="minorEastAsia"/>
            <w:noProof/>
            <w:lang w:eastAsia="es-ES"/>
          </w:rPr>
          <w:tab/>
        </w:r>
        <w:r w:rsidRPr="00694F55">
          <w:rPr>
            <w:rStyle w:val="Hipervnculo"/>
            <w:noProof/>
          </w:rPr>
          <w:t>Segunda etapa</w:t>
        </w:r>
        <w:r>
          <w:rPr>
            <w:noProof/>
            <w:webHidden/>
          </w:rPr>
          <w:tab/>
        </w:r>
        <w:r>
          <w:rPr>
            <w:noProof/>
            <w:webHidden/>
          </w:rPr>
          <w:fldChar w:fldCharType="begin"/>
        </w:r>
        <w:r>
          <w:rPr>
            <w:noProof/>
            <w:webHidden/>
          </w:rPr>
          <w:instrText xml:space="preserve"> PAGEREF _Toc117015194 \h </w:instrText>
        </w:r>
        <w:r>
          <w:rPr>
            <w:noProof/>
            <w:webHidden/>
          </w:rPr>
        </w:r>
        <w:r>
          <w:rPr>
            <w:noProof/>
            <w:webHidden/>
          </w:rPr>
          <w:fldChar w:fldCharType="separate"/>
        </w:r>
        <w:r>
          <w:rPr>
            <w:noProof/>
            <w:webHidden/>
          </w:rPr>
          <w:t>8</w:t>
        </w:r>
        <w:r>
          <w:rPr>
            <w:noProof/>
            <w:webHidden/>
          </w:rPr>
          <w:fldChar w:fldCharType="end"/>
        </w:r>
      </w:hyperlink>
    </w:p>
    <w:p w14:paraId="694DAEC8" w14:textId="0BF1BA90" w:rsidR="00017F6E" w:rsidRDefault="00017F6E">
      <w:pPr>
        <w:pStyle w:val="TDC4"/>
        <w:tabs>
          <w:tab w:val="left" w:pos="1540"/>
          <w:tab w:val="right" w:leader="dot" w:pos="8494"/>
        </w:tabs>
        <w:rPr>
          <w:rFonts w:eastAsiaTheme="minorEastAsia"/>
          <w:noProof/>
          <w:lang w:eastAsia="es-ES"/>
        </w:rPr>
      </w:pPr>
      <w:hyperlink w:anchor="_Toc117015195" w:history="1">
        <w:r w:rsidRPr="00694F55">
          <w:rPr>
            <w:rStyle w:val="Hipervnculo"/>
            <w:noProof/>
          </w:rPr>
          <w:t>2.1.3.</w:t>
        </w:r>
        <w:r>
          <w:rPr>
            <w:rFonts w:eastAsiaTheme="minorEastAsia"/>
            <w:noProof/>
            <w:lang w:eastAsia="es-ES"/>
          </w:rPr>
          <w:tab/>
        </w:r>
        <w:r w:rsidRPr="00694F55">
          <w:rPr>
            <w:rStyle w:val="Hipervnculo"/>
            <w:noProof/>
          </w:rPr>
          <w:t>Tercera etapa</w:t>
        </w:r>
        <w:r>
          <w:rPr>
            <w:noProof/>
            <w:webHidden/>
          </w:rPr>
          <w:tab/>
        </w:r>
        <w:r>
          <w:rPr>
            <w:noProof/>
            <w:webHidden/>
          </w:rPr>
          <w:fldChar w:fldCharType="begin"/>
        </w:r>
        <w:r>
          <w:rPr>
            <w:noProof/>
            <w:webHidden/>
          </w:rPr>
          <w:instrText xml:space="preserve"> PAGEREF _Toc117015195 \h </w:instrText>
        </w:r>
        <w:r>
          <w:rPr>
            <w:noProof/>
            <w:webHidden/>
          </w:rPr>
        </w:r>
        <w:r>
          <w:rPr>
            <w:noProof/>
            <w:webHidden/>
          </w:rPr>
          <w:fldChar w:fldCharType="separate"/>
        </w:r>
        <w:r>
          <w:rPr>
            <w:noProof/>
            <w:webHidden/>
          </w:rPr>
          <w:t>12</w:t>
        </w:r>
        <w:r>
          <w:rPr>
            <w:noProof/>
            <w:webHidden/>
          </w:rPr>
          <w:fldChar w:fldCharType="end"/>
        </w:r>
      </w:hyperlink>
    </w:p>
    <w:p w14:paraId="64370DBD" w14:textId="2A80D148" w:rsidR="00017F6E" w:rsidRDefault="00017F6E">
      <w:pPr>
        <w:pStyle w:val="TDC3"/>
        <w:tabs>
          <w:tab w:val="left" w:pos="1100"/>
          <w:tab w:val="right" w:leader="dot" w:pos="8494"/>
        </w:tabs>
        <w:rPr>
          <w:rFonts w:eastAsiaTheme="minorEastAsia"/>
          <w:noProof/>
          <w:lang w:eastAsia="es-ES"/>
        </w:rPr>
      </w:pPr>
      <w:hyperlink w:anchor="_Toc117015196" w:history="1">
        <w:r w:rsidRPr="00694F55">
          <w:rPr>
            <w:rStyle w:val="Hipervnculo"/>
            <w:noProof/>
          </w:rPr>
          <w:t>2.2.</w:t>
        </w:r>
        <w:r>
          <w:rPr>
            <w:rFonts w:eastAsiaTheme="minorEastAsia"/>
            <w:noProof/>
            <w:lang w:eastAsia="es-ES"/>
          </w:rPr>
          <w:tab/>
        </w:r>
        <w:r w:rsidRPr="00694F55">
          <w:rPr>
            <w:rStyle w:val="Hipervnculo"/>
            <w:noProof/>
          </w:rPr>
          <w:t>Soluciones concluidas</w:t>
        </w:r>
        <w:r>
          <w:rPr>
            <w:noProof/>
            <w:webHidden/>
          </w:rPr>
          <w:tab/>
        </w:r>
        <w:r>
          <w:rPr>
            <w:noProof/>
            <w:webHidden/>
          </w:rPr>
          <w:fldChar w:fldCharType="begin"/>
        </w:r>
        <w:r>
          <w:rPr>
            <w:noProof/>
            <w:webHidden/>
          </w:rPr>
          <w:instrText xml:space="preserve"> PAGEREF _Toc117015196 \h </w:instrText>
        </w:r>
        <w:r>
          <w:rPr>
            <w:noProof/>
            <w:webHidden/>
          </w:rPr>
        </w:r>
        <w:r>
          <w:rPr>
            <w:noProof/>
            <w:webHidden/>
          </w:rPr>
          <w:fldChar w:fldCharType="separate"/>
        </w:r>
        <w:r>
          <w:rPr>
            <w:noProof/>
            <w:webHidden/>
          </w:rPr>
          <w:t>13</w:t>
        </w:r>
        <w:r>
          <w:rPr>
            <w:noProof/>
            <w:webHidden/>
          </w:rPr>
          <w:fldChar w:fldCharType="end"/>
        </w:r>
      </w:hyperlink>
    </w:p>
    <w:p w14:paraId="2F16F8C2" w14:textId="02FFB3D6" w:rsidR="00017F6E" w:rsidRDefault="00017F6E">
      <w:pPr>
        <w:pStyle w:val="TDC4"/>
        <w:tabs>
          <w:tab w:val="left" w:pos="1540"/>
          <w:tab w:val="right" w:leader="dot" w:pos="8494"/>
        </w:tabs>
        <w:rPr>
          <w:rFonts w:eastAsiaTheme="minorEastAsia"/>
          <w:noProof/>
          <w:lang w:eastAsia="es-ES"/>
        </w:rPr>
      </w:pPr>
      <w:hyperlink w:anchor="_Toc117015197" w:history="1">
        <w:r w:rsidRPr="00694F55">
          <w:rPr>
            <w:rStyle w:val="Hipervnculo"/>
            <w:noProof/>
          </w:rPr>
          <w:t>2.2.1.</w:t>
        </w:r>
        <w:r>
          <w:rPr>
            <w:rFonts w:eastAsiaTheme="minorEastAsia"/>
            <w:noProof/>
            <w:lang w:eastAsia="es-ES"/>
          </w:rPr>
          <w:tab/>
        </w:r>
        <w:r w:rsidRPr="00694F55">
          <w:rPr>
            <w:rStyle w:val="Hipervnculo"/>
            <w:noProof/>
          </w:rPr>
          <w:t>Solución primera etapa</w:t>
        </w:r>
        <w:r>
          <w:rPr>
            <w:noProof/>
            <w:webHidden/>
          </w:rPr>
          <w:tab/>
        </w:r>
        <w:r>
          <w:rPr>
            <w:noProof/>
            <w:webHidden/>
          </w:rPr>
          <w:fldChar w:fldCharType="begin"/>
        </w:r>
        <w:r>
          <w:rPr>
            <w:noProof/>
            <w:webHidden/>
          </w:rPr>
          <w:instrText xml:space="preserve"> PAGEREF _Toc117015197 \h </w:instrText>
        </w:r>
        <w:r>
          <w:rPr>
            <w:noProof/>
            <w:webHidden/>
          </w:rPr>
        </w:r>
        <w:r>
          <w:rPr>
            <w:noProof/>
            <w:webHidden/>
          </w:rPr>
          <w:fldChar w:fldCharType="separate"/>
        </w:r>
        <w:r>
          <w:rPr>
            <w:noProof/>
            <w:webHidden/>
          </w:rPr>
          <w:t>13</w:t>
        </w:r>
        <w:r>
          <w:rPr>
            <w:noProof/>
            <w:webHidden/>
          </w:rPr>
          <w:fldChar w:fldCharType="end"/>
        </w:r>
      </w:hyperlink>
    </w:p>
    <w:p w14:paraId="1F51EFF0" w14:textId="478A17B0" w:rsidR="00017F6E" w:rsidRDefault="00017F6E">
      <w:pPr>
        <w:pStyle w:val="TDC4"/>
        <w:tabs>
          <w:tab w:val="left" w:pos="1540"/>
          <w:tab w:val="right" w:leader="dot" w:pos="8494"/>
        </w:tabs>
        <w:rPr>
          <w:rFonts w:eastAsiaTheme="minorEastAsia"/>
          <w:noProof/>
          <w:lang w:eastAsia="es-ES"/>
        </w:rPr>
      </w:pPr>
      <w:hyperlink w:anchor="_Toc117015198" w:history="1">
        <w:r w:rsidRPr="00694F55">
          <w:rPr>
            <w:rStyle w:val="Hipervnculo"/>
            <w:noProof/>
          </w:rPr>
          <w:t>2.2.2.</w:t>
        </w:r>
        <w:r>
          <w:rPr>
            <w:rFonts w:eastAsiaTheme="minorEastAsia"/>
            <w:noProof/>
            <w:lang w:eastAsia="es-ES"/>
          </w:rPr>
          <w:tab/>
        </w:r>
        <w:r w:rsidRPr="00694F55">
          <w:rPr>
            <w:rStyle w:val="Hipervnculo"/>
            <w:noProof/>
          </w:rPr>
          <w:t>Solución segunda etapa</w:t>
        </w:r>
        <w:r>
          <w:rPr>
            <w:noProof/>
            <w:webHidden/>
          </w:rPr>
          <w:tab/>
        </w:r>
        <w:r>
          <w:rPr>
            <w:noProof/>
            <w:webHidden/>
          </w:rPr>
          <w:fldChar w:fldCharType="begin"/>
        </w:r>
        <w:r>
          <w:rPr>
            <w:noProof/>
            <w:webHidden/>
          </w:rPr>
          <w:instrText xml:space="preserve"> PAGEREF _Toc117015198 \h </w:instrText>
        </w:r>
        <w:r>
          <w:rPr>
            <w:noProof/>
            <w:webHidden/>
          </w:rPr>
        </w:r>
        <w:r>
          <w:rPr>
            <w:noProof/>
            <w:webHidden/>
          </w:rPr>
          <w:fldChar w:fldCharType="separate"/>
        </w:r>
        <w:r>
          <w:rPr>
            <w:noProof/>
            <w:webHidden/>
          </w:rPr>
          <w:t>14</w:t>
        </w:r>
        <w:r>
          <w:rPr>
            <w:noProof/>
            <w:webHidden/>
          </w:rPr>
          <w:fldChar w:fldCharType="end"/>
        </w:r>
      </w:hyperlink>
    </w:p>
    <w:p w14:paraId="256E8C47" w14:textId="633BB107" w:rsidR="00017F6E" w:rsidRDefault="00017F6E">
      <w:pPr>
        <w:pStyle w:val="TDC4"/>
        <w:tabs>
          <w:tab w:val="left" w:pos="1540"/>
          <w:tab w:val="right" w:leader="dot" w:pos="8494"/>
        </w:tabs>
        <w:rPr>
          <w:rFonts w:eastAsiaTheme="minorEastAsia"/>
          <w:noProof/>
          <w:lang w:eastAsia="es-ES"/>
        </w:rPr>
      </w:pPr>
      <w:hyperlink w:anchor="_Toc117015199" w:history="1">
        <w:r w:rsidRPr="00694F55">
          <w:rPr>
            <w:rStyle w:val="Hipervnculo"/>
            <w:noProof/>
          </w:rPr>
          <w:t>2.2.3.</w:t>
        </w:r>
        <w:r>
          <w:rPr>
            <w:rFonts w:eastAsiaTheme="minorEastAsia"/>
            <w:noProof/>
            <w:lang w:eastAsia="es-ES"/>
          </w:rPr>
          <w:tab/>
        </w:r>
        <w:r w:rsidRPr="00694F55">
          <w:rPr>
            <w:rStyle w:val="Hipervnculo"/>
            <w:noProof/>
          </w:rPr>
          <w:t>Solución tercera etapa</w:t>
        </w:r>
        <w:r>
          <w:rPr>
            <w:noProof/>
            <w:webHidden/>
          </w:rPr>
          <w:tab/>
        </w:r>
        <w:r>
          <w:rPr>
            <w:noProof/>
            <w:webHidden/>
          </w:rPr>
          <w:fldChar w:fldCharType="begin"/>
        </w:r>
        <w:r>
          <w:rPr>
            <w:noProof/>
            <w:webHidden/>
          </w:rPr>
          <w:instrText xml:space="preserve"> PAGEREF _Toc117015199 \h </w:instrText>
        </w:r>
        <w:r>
          <w:rPr>
            <w:noProof/>
            <w:webHidden/>
          </w:rPr>
        </w:r>
        <w:r>
          <w:rPr>
            <w:noProof/>
            <w:webHidden/>
          </w:rPr>
          <w:fldChar w:fldCharType="separate"/>
        </w:r>
        <w:r>
          <w:rPr>
            <w:noProof/>
            <w:webHidden/>
          </w:rPr>
          <w:t>16</w:t>
        </w:r>
        <w:r>
          <w:rPr>
            <w:noProof/>
            <w:webHidden/>
          </w:rPr>
          <w:fldChar w:fldCharType="end"/>
        </w:r>
      </w:hyperlink>
    </w:p>
    <w:p w14:paraId="1D083B37" w14:textId="48D6F4C1" w:rsidR="00017F6E" w:rsidRDefault="00017F6E">
      <w:pPr>
        <w:pStyle w:val="TDC3"/>
        <w:tabs>
          <w:tab w:val="left" w:pos="1100"/>
          <w:tab w:val="right" w:leader="dot" w:pos="8494"/>
        </w:tabs>
        <w:rPr>
          <w:rFonts w:eastAsiaTheme="minorEastAsia"/>
          <w:noProof/>
          <w:lang w:eastAsia="es-ES"/>
        </w:rPr>
      </w:pPr>
      <w:hyperlink w:anchor="_Toc117015200" w:history="1">
        <w:r w:rsidRPr="00694F55">
          <w:rPr>
            <w:rStyle w:val="Hipervnculo"/>
            <w:noProof/>
          </w:rPr>
          <w:t>2.3.</w:t>
        </w:r>
        <w:r>
          <w:rPr>
            <w:rFonts w:eastAsiaTheme="minorEastAsia"/>
            <w:noProof/>
            <w:lang w:eastAsia="es-ES"/>
          </w:rPr>
          <w:tab/>
        </w:r>
        <w:r w:rsidRPr="00694F55">
          <w:rPr>
            <w:rStyle w:val="Hipervnculo"/>
            <w:noProof/>
          </w:rPr>
          <w:t>Lista de materiales</w:t>
        </w:r>
        <w:r>
          <w:rPr>
            <w:noProof/>
            <w:webHidden/>
          </w:rPr>
          <w:tab/>
        </w:r>
        <w:r>
          <w:rPr>
            <w:noProof/>
            <w:webHidden/>
          </w:rPr>
          <w:fldChar w:fldCharType="begin"/>
        </w:r>
        <w:r>
          <w:rPr>
            <w:noProof/>
            <w:webHidden/>
          </w:rPr>
          <w:instrText xml:space="preserve"> PAGEREF _Toc117015200 \h </w:instrText>
        </w:r>
        <w:r>
          <w:rPr>
            <w:noProof/>
            <w:webHidden/>
          </w:rPr>
        </w:r>
        <w:r>
          <w:rPr>
            <w:noProof/>
            <w:webHidden/>
          </w:rPr>
          <w:fldChar w:fldCharType="separate"/>
        </w:r>
        <w:r>
          <w:rPr>
            <w:noProof/>
            <w:webHidden/>
          </w:rPr>
          <w:t>19</w:t>
        </w:r>
        <w:r>
          <w:rPr>
            <w:noProof/>
            <w:webHidden/>
          </w:rPr>
          <w:fldChar w:fldCharType="end"/>
        </w:r>
      </w:hyperlink>
    </w:p>
    <w:p w14:paraId="5FD46207" w14:textId="6A4EA19D" w:rsidR="00017F6E" w:rsidRDefault="00017F6E">
      <w:pPr>
        <w:pStyle w:val="TDC4"/>
        <w:tabs>
          <w:tab w:val="left" w:pos="1540"/>
          <w:tab w:val="right" w:leader="dot" w:pos="8494"/>
        </w:tabs>
        <w:rPr>
          <w:rFonts w:eastAsiaTheme="minorEastAsia"/>
          <w:noProof/>
          <w:lang w:eastAsia="es-ES"/>
        </w:rPr>
      </w:pPr>
      <w:hyperlink w:anchor="_Toc117015201" w:history="1">
        <w:r w:rsidRPr="00694F55">
          <w:rPr>
            <w:rStyle w:val="Hipervnculo"/>
            <w:noProof/>
          </w:rPr>
          <w:t>2.3.1.</w:t>
        </w:r>
        <w:r>
          <w:rPr>
            <w:rFonts w:eastAsiaTheme="minorEastAsia"/>
            <w:noProof/>
            <w:lang w:eastAsia="es-ES"/>
          </w:rPr>
          <w:tab/>
        </w:r>
        <w:r w:rsidRPr="00694F55">
          <w:rPr>
            <w:rStyle w:val="Hipervnculo"/>
            <w:noProof/>
          </w:rPr>
          <w:t>Lista materiales primera etapa</w:t>
        </w:r>
        <w:r>
          <w:rPr>
            <w:noProof/>
            <w:webHidden/>
          </w:rPr>
          <w:tab/>
        </w:r>
        <w:r>
          <w:rPr>
            <w:noProof/>
            <w:webHidden/>
          </w:rPr>
          <w:fldChar w:fldCharType="begin"/>
        </w:r>
        <w:r>
          <w:rPr>
            <w:noProof/>
            <w:webHidden/>
          </w:rPr>
          <w:instrText xml:space="preserve"> PAGEREF _Toc117015201 \h </w:instrText>
        </w:r>
        <w:r>
          <w:rPr>
            <w:noProof/>
            <w:webHidden/>
          </w:rPr>
        </w:r>
        <w:r>
          <w:rPr>
            <w:noProof/>
            <w:webHidden/>
          </w:rPr>
          <w:fldChar w:fldCharType="separate"/>
        </w:r>
        <w:r>
          <w:rPr>
            <w:noProof/>
            <w:webHidden/>
          </w:rPr>
          <w:t>19</w:t>
        </w:r>
        <w:r>
          <w:rPr>
            <w:noProof/>
            <w:webHidden/>
          </w:rPr>
          <w:fldChar w:fldCharType="end"/>
        </w:r>
      </w:hyperlink>
    </w:p>
    <w:p w14:paraId="71C19775" w14:textId="0109420E" w:rsidR="00017F6E" w:rsidRDefault="00017F6E">
      <w:pPr>
        <w:pStyle w:val="TDC4"/>
        <w:tabs>
          <w:tab w:val="left" w:pos="1540"/>
          <w:tab w:val="right" w:leader="dot" w:pos="8494"/>
        </w:tabs>
        <w:rPr>
          <w:rFonts w:eastAsiaTheme="minorEastAsia"/>
          <w:noProof/>
          <w:lang w:eastAsia="es-ES"/>
        </w:rPr>
      </w:pPr>
      <w:hyperlink w:anchor="_Toc117015202" w:history="1">
        <w:r w:rsidRPr="00694F55">
          <w:rPr>
            <w:rStyle w:val="Hipervnculo"/>
            <w:noProof/>
          </w:rPr>
          <w:t>2.3.2.</w:t>
        </w:r>
        <w:r>
          <w:rPr>
            <w:rFonts w:eastAsiaTheme="minorEastAsia"/>
            <w:noProof/>
            <w:lang w:eastAsia="es-ES"/>
          </w:rPr>
          <w:tab/>
        </w:r>
        <w:r w:rsidRPr="00694F55">
          <w:rPr>
            <w:rStyle w:val="Hipervnculo"/>
            <w:noProof/>
          </w:rPr>
          <w:t>Lista materiales segunda etapa</w:t>
        </w:r>
        <w:r>
          <w:rPr>
            <w:noProof/>
            <w:webHidden/>
          </w:rPr>
          <w:tab/>
        </w:r>
        <w:r>
          <w:rPr>
            <w:noProof/>
            <w:webHidden/>
          </w:rPr>
          <w:fldChar w:fldCharType="begin"/>
        </w:r>
        <w:r>
          <w:rPr>
            <w:noProof/>
            <w:webHidden/>
          </w:rPr>
          <w:instrText xml:space="preserve"> PAGEREF _Toc117015202 \h </w:instrText>
        </w:r>
        <w:r>
          <w:rPr>
            <w:noProof/>
            <w:webHidden/>
          </w:rPr>
        </w:r>
        <w:r>
          <w:rPr>
            <w:noProof/>
            <w:webHidden/>
          </w:rPr>
          <w:fldChar w:fldCharType="separate"/>
        </w:r>
        <w:r>
          <w:rPr>
            <w:noProof/>
            <w:webHidden/>
          </w:rPr>
          <w:t>19</w:t>
        </w:r>
        <w:r>
          <w:rPr>
            <w:noProof/>
            <w:webHidden/>
          </w:rPr>
          <w:fldChar w:fldCharType="end"/>
        </w:r>
      </w:hyperlink>
    </w:p>
    <w:p w14:paraId="2ADC5971" w14:textId="382C8320" w:rsidR="00017F6E" w:rsidRDefault="00017F6E">
      <w:pPr>
        <w:pStyle w:val="TDC4"/>
        <w:tabs>
          <w:tab w:val="left" w:pos="1540"/>
          <w:tab w:val="right" w:leader="dot" w:pos="8494"/>
        </w:tabs>
        <w:rPr>
          <w:rFonts w:eastAsiaTheme="minorEastAsia"/>
          <w:noProof/>
          <w:lang w:eastAsia="es-ES"/>
        </w:rPr>
      </w:pPr>
      <w:hyperlink w:anchor="_Toc117015203" w:history="1">
        <w:r w:rsidRPr="00694F55">
          <w:rPr>
            <w:rStyle w:val="Hipervnculo"/>
            <w:noProof/>
          </w:rPr>
          <w:t>2.3.3.</w:t>
        </w:r>
        <w:r>
          <w:rPr>
            <w:rFonts w:eastAsiaTheme="minorEastAsia"/>
            <w:noProof/>
            <w:lang w:eastAsia="es-ES"/>
          </w:rPr>
          <w:tab/>
        </w:r>
        <w:r w:rsidRPr="00694F55">
          <w:rPr>
            <w:rStyle w:val="Hipervnculo"/>
            <w:noProof/>
          </w:rPr>
          <w:t>Lista materiales segunda etapa</w:t>
        </w:r>
        <w:r>
          <w:rPr>
            <w:noProof/>
            <w:webHidden/>
          </w:rPr>
          <w:tab/>
        </w:r>
        <w:r>
          <w:rPr>
            <w:noProof/>
            <w:webHidden/>
          </w:rPr>
          <w:fldChar w:fldCharType="begin"/>
        </w:r>
        <w:r>
          <w:rPr>
            <w:noProof/>
            <w:webHidden/>
          </w:rPr>
          <w:instrText xml:space="preserve"> PAGEREF _Toc117015203 \h </w:instrText>
        </w:r>
        <w:r>
          <w:rPr>
            <w:noProof/>
            <w:webHidden/>
          </w:rPr>
        </w:r>
        <w:r>
          <w:rPr>
            <w:noProof/>
            <w:webHidden/>
          </w:rPr>
          <w:fldChar w:fldCharType="separate"/>
        </w:r>
        <w:r>
          <w:rPr>
            <w:noProof/>
            <w:webHidden/>
          </w:rPr>
          <w:t>20</w:t>
        </w:r>
        <w:r>
          <w:rPr>
            <w:noProof/>
            <w:webHidden/>
          </w:rPr>
          <w:fldChar w:fldCharType="end"/>
        </w:r>
      </w:hyperlink>
    </w:p>
    <w:p w14:paraId="62601A4B" w14:textId="68629552" w:rsidR="00017F6E" w:rsidRDefault="00017F6E">
      <w:pPr>
        <w:pStyle w:val="TDC1"/>
        <w:tabs>
          <w:tab w:val="right" w:leader="dot" w:pos="8494"/>
        </w:tabs>
        <w:rPr>
          <w:rFonts w:eastAsiaTheme="minorEastAsia"/>
          <w:noProof/>
          <w:lang w:eastAsia="es-ES"/>
        </w:rPr>
      </w:pPr>
      <w:hyperlink w:anchor="_Toc117015204" w:history="1">
        <w:r w:rsidRPr="00694F55">
          <w:rPr>
            <w:rStyle w:val="Hipervnculo"/>
            <w:noProof/>
          </w:rPr>
          <w:t>CAPÍTULO 3. PROGRAMACIÓN</w:t>
        </w:r>
        <w:r>
          <w:rPr>
            <w:noProof/>
            <w:webHidden/>
          </w:rPr>
          <w:tab/>
        </w:r>
        <w:r>
          <w:rPr>
            <w:noProof/>
            <w:webHidden/>
          </w:rPr>
          <w:fldChar w:fldCharType="begin"/>
        </w:r>
        <w:r>
          <w:rPr>
            <w:noProof/>
            <w:webHidden/>
          </w:rPr>
          <w:instrText xml:space="preserve"> PAGEREF _Toc117015204 \h </w:instrText>
        </w:r>
        <w:r>
          <w:rPr>
            <w:noProof/>
            <w:webHidden/>
          </w:rPr>
        </w:r>
        <w:r>
          <w:rPr>
            <w:noProof/>
            <w:webHidden/>
          </w:rPr>
          <w:fldChar w:fldCharType="separate"/>
        </w:r>
        <w:r>
          <w:rPr>
            <w:noProof/>
            <w:webHidden/>
          </w:rPr>
          <w:t>24</w:t>
        </w:r>
        <w:r>
          <w:rPr>
            <w:noProof/>
            <w:webHidden/>
          </w:rPr>
          <w:fldChar w:fldCharType="end"/>
        </w:r>
      </w:hyperlink>
    </w:p>
    <w:p w14:paraId="1BDD8BB6" w14:textId="7A80CC9D" w:rsidR="00017F6E" w:rsidRDefault="00017F6E">
      <w:pPr>
        <w:pStyle w:val="TDC2"/>
        <w:tabs>
          <w:tab w:val="left" w:pos="660"/>
          <w:tab w:val="right" w:leader="dot" w:pos="8494"/>
        </w:tabs>
        <w:rPr>
          <w:rFonts w:eastAsiaTheme="minorEastAsia"/>
          <w:noProof/>
          <w:lang w:eastAsia="es-ES"/>
        </w:rPr>
      </w:pPr>
      <w:hyperlink w:anchor="_Toc117015205" w:history="1">
        <w:r w:rsidRPr="00694F55">
          <w:rPr>
            <w:rStyle w:val="Hipervnculo"/>
            <w:noProof/>
          </w:rPr>
          <w:t>3.</w:t>
        </w:r>
        <w:r>
          <w:rPr>
            <w:rFonts w:eastAsiaTheme="minorEastAsia"/>
            <w:noProof/>
            <w:lang w:eastAsia="es-ES"/>
          </w:rPr>
          <w:tab/>
        </w:r>
        <w:r w:rsidRPr="00694F55">
          <w:rPr>
            <w:rStyle w:val="Hipervnculo"/>
            <w:noProof/>
          </w:rPr>
          <w:t>Programación</w:t>
        </w:r>
        <w:r>
          <w:rPr>
            <w:noProof/>
            <w:webHidden/>
          </w:rPr>
          <w:tab/>
        </w:r>
        <w:r>
          <w:rPr>
            <w:noProof/>
            <w:webHidden/>
          </w:rPr>
          <w:fldChar w:fldCharType="begin"/>
        </w:r>
        <w:r>
          <w:rPr>
            <w:noProof/>
            <w:webHidden/>
          </w:rPr>
          <w:instrText xml:space="preserve"> PAGEREF _Toc117015205 \h </w:instrText>
        </w:r>
        <w:r>
          <w:rPr>
            <w:noProof/>
            <w:webHidden/>
          </w:rPr>
        </w:r>
        <w:r>
          <w:rPr>
            <w:noProof/>
            <w:webHidden/>
          </w:rPr>
          <w:fldChar w:fldCharType="separate"/>
        </w:r>
        <w:r>
          <w:rPr>
            <w:noProof/>
            <w:webHidden/>
          </w:rPr>
          <w:t>23</w:t>
        </w:r>
        <w:r>
          <w:rPr>
            <w:noProof/>
            <w:webHidden/>
          </w:rPr>
          <w:fldChar w:fldCharType="end"/>
        </w:r>
      </w:hyperlink>
    </w:p>
    <w:p w14:paraId="1D457E24" w14:textId="105F4E4C" w:rsidR="00017F6E" w:rsidRDefault="00017F6E">
      <w:pPr>
        <w:pStyle w:val="TDC3"/>
        <w:tabs>
          <w:tab w:val="left" w:pos="1100"/>
          <w:tab w:val="right" w:leader="dot" w:pos="8494"/>
        </w:tabs>
        <w:rPr>
          <w:rFonts w:eastAsiaTheme="minorEastAsia"/>
          <w:noProof/>
          <w:lang w:eastAsia="es-ES"/>
        </w:rPr>
      </w:pPr>
      <w:hyperlink w:anchor="_Toc117015206" w:history="1">
        <w:r w:rsidRPr="00694F55">
          <w:rPr>
            <w:rStyle w:val="Hipervnculo"/>
            <w:noProof/>
          </w:rPr>
          <w:t>3.1.</w:t>
        </w:r>
        <w:r>
          <w:rPr>
            <w:rFonts w:eastAsiaTheme="minorEastAsia"/>
            <w:noProof/>
            <w:lang w:eastAsia="es-ES"/>
          </w:rPr>
          <w:tab/>
        </w:r>
        <w:r w:rsidRPr="00694F55">
          <w:rPr>
            <w:rStyle w:val="Hipervnculo"/>
            <w:noProof/>
          </w:rPr>
          <w:t>Conocimientos previos</w:t>
        </w:r>
        <w:r>
          <w:rPr>
            <w:noProof/>
            <w:webHidden/>
          </w:rPr>
          <w:tab/>
        </w:r>
        <w:r>
          <w:rPr>
            <w:noProof/>
            <w:webHidden/>
          </w:rPr>
          <w:fldChar w:fldCharType="begin"/>
        </w:r>
        <w:r>
          <w:rPr>
            <w:noProof/>
            <w:webHidden/>
          </w:rPr>
          <w:instrText xml:space="preserve"> PAGEREF _Toc117015206 \h </w:instrText>
        </w:r>
        <w:r>
          <w:rPr>
            <w:noProof/>
            <w:webHidden/>
          </w:rPr>
        </w:r>
        <w:r>
          <w:rPr>
            <w:noProof/>
            <w:webHidden/>
          </w:rPr>
          <w:fldChar w:fldCharType="separate"/>
        </w:r>
        <w:r>
          <w:rPr>
            <w:noProof/>
            <w:webHidden/>
          </w:rPr>
          <w:t>23</w:t>
        </w:r>
        <w:r>
          <w:rPr>
            <w:noProof/>
            <w:webHidden/>
          </w:rPr>
          <w:fldChar w:fldCharType="end"/>
        </w:r>
      </w:hyperlink>
    </w:p>
    <w:p w14:paraId="0E04E753" w14:textId="4EC9CB91" w:rsidR="00017F6E" w:rsidRDefault="00017F6E">
      <w:pPr>
        <w:pStyle w:val="TDC4"/>
        <w:tabs>
          <w:tab w:val="left" w:pos="1540"/>
          <w:tab w:val="right" w:leader="dot" w:pos="8494"/>
        </w:tabs>
        <w:rPr>
          <w:rFonts w:eastAsiaTheme="minorEastAsia"/>
          <w:noProof/>
          <w:lang w:eastAsia="es-ES"/>
        </w:rPr>
      </w:pPr>
      <w:hyperlink w:anchor="_Toc117015207" w:history="1">
        <w:r w:rsidRPr="00694F55">
          <w:rPr>
            <w:rStyle w:val="Hipervnculo"/>
            <w:noProof/>
          </w:rPr>
          <w:t>3.1.1.</w:t>
        </w:r>
        <w:r>
          <w:rPr>
            <w:rFonts w:eastAsiaTheme="minorEastAsia"/>
            <w:noProof/>
            <w:lang w:eastAsia="es-ES"/>
          </w:rPr>
          <w:tab/>
        </w:r>
        <w:r w:rsidRPr="00694F55">
          <w:rPr>
            <w:rStyle w:val="Hipervnculo"/>
            <w:noProof/>
          </w:rPr>
          <w:t>Fuente alimentación</w:t>
        </w:r>
        <w:r>
          <w:rPr>
            <w:noProof/>
            <w:webHidden/>
          </w:rPr>
          <w:tab/>
        </w:r>
        <w:r>
          <w:rPr>
            <w:noProof/>
            <w:webHidden/>
          </w:rPr>
          <w:fldChar w:fldCharType="begin"/>
        </w:r>
        <w:r>
          <w:rPr>
            <w:noProof/>
            <w:webHidden/>
          </w:rPr>
          <w:instrText xml:space="preserve"> PAGEREF _Toc117015207 \h </w:instrText>
        </w:r>
        <w:r>
          <w:rPr>
            <w:noProof/>
            <w:webHidden/>
          </w:rPr>
        </w:r>
        <w:r>
          <w:rPr>
            <w:noProof/>
            <w:webHidden/>
          </w:rPr>
          <w:fldChar w:fldCharType="separate"/>
        </w:r>
        <w:r>
          <w:rPr>
            <w:noProof/>
            <w:webHidden/>
          </w:rPr>
          <w:t>23</w:t>
        </w:r>
        <w:r>
          <w:rPr>
            <w:noProof/>
            <w:webHidden/>
          </w:rPr>
          <w:fldChar w:fldCharType="end"/>
        </w:r>
      </w:hyperlink>
    </w:p>
    <w:p w14:paraId="6D2B1020" w14:textId="6A80B126" w:rsidR="00017F6E" w:rsidRDefault="00017F6E">
      <w:pPr>
        <w:pStyle w:val="TDC4"/>
        <w:tabs>
          <w:tab w:val="left" w:pos="1540"/>
          <w:tab w:val="right" w:leader="dot" w:pos="8494"/>
        </w:tabs>
        <w:rPr>
          <w:rFonts w:eastAsiaTheme="minorEastAsia"/>
          <w:noProof/>
          <w:lang w:eastAsia="es-ES"/>
        </w:rPr>
      </w:pPr>
      <w:hyperlink w:anchor="_Toc117015208" w:history="1">
        <w:r w:rsidRPr="00694F55">
          <w:rPr>
            <w:rStyle w:val="Hipervnculo"/>
            <w:noProof/>
          </w:rPr>
          <w:t>3.1.2.</w:t>
        </w:r>
        <w:r>
          <w:rPr>
            <w:rFonts w:eastAsiaTheme="minorEastAsia"/>
            <w:noProof/>
            <w:lang w:eastAsia="es-ES"/>
          </w:rPr>
          <w:tab/>
        </w:r>
        <w:r w:rsidRPr="00694F55">
          <w:rPr>
            <w:rStyle w:val="Hipervnculo"/>
            <w:noProof/>
          </w:rPr>
          <w:t>CNC shield</w:t>
        </w:r>
        <w:r>
          <w:rPr>
            <w:noProof/>
            <w:webHidden/>
          </w:rPr>
          <w:tab/>
        </w:r>
        <w:r>
          <w:rPr>
            <w:noProof/>
            <w:webHidden/>
          </w:rPr>
          <w:fldChar w:fldCharType="begin"/>
        </w:r>
        <w:r>
          <w:rPr>
            <w:noProof/>
            <w:webHidden/>
          </w:rPr>
          <w:instrText xml:space="preserve"> PAGEREF _Toc117015208 \h </w:instrText>
        </w:r>
        <w:r>
          <w:rPr>
            <w:noProof/>
            <w:webHidden/>
          </w:rPr>
        </w:r>
        <w:r>
          <w:rPr>
            <w:noProof/>
            <w:webHidden/>
          </w:rPr>
          <w:fldChar w:fldCharType="separate"/>
        </w:r>
        <w:r>
          <w:rPr>
            <w:noProof/>
            <w:webHidden/>
          </w:rPr>
          <w:t>25</w:t>
        </w:r>
        <w:r>
          <w:rPr>
            <w:noProof/>
            <w:webHidden/>
          </w:rPr>
          <w:fldChar w:fldCharType="end"/>
        </w:r>
      </w:hyperlink>
    </w:p>
    <w:p w14:paraId="28168593" w14:textId="38581BFB" w:rsidR="00017F6E" w:rsidRDefault="00017F6E">
      <w:pPr>
        <w:pStyle w:val="TDC3"/>
        <w:tabs>
          <w:tab w:val="left" w:pos="1100"/>
          <w:tab w:val="right" w:leader="dot" w:pos="8494"/>
        </w:tabs>
        <w:rPr>
          <w:rFonts w:eastAsiaTheme="minorEastAsia"/>
          <w:noProof/>
          <w:lang w:eastAsia="es-ES"/>
        </w:rPr>
      </w:pPr>
      <w:hyperlink w:anchor="_Toc117015209" w:history="1">
        <w:r w:rsidRPr="00694F55">
          <w:rPr>
            <w:rStyle w:val="Hipervnculo"/>
            <w:noProof/>
          </w:rPr>
          <w:t>3.2.</w:t>
        </w:r>
        <w:r>
          <w:rPr>
            <w:rFonts w:eastAsiaTheme="minorEastAsia"/>
            <w:noProof/>
            <w:lang w:eastAsia="es-ES"/>
          </w:rPr>
          <w:tab/>
        </w:r>
        <w:r w:rsidRPr="00694F55">
          <w:rPr>
            <w:rStyle w:val="Hipervnculo"/>
            <w:noProof/>
          </w:rPr>
          <w:t>Componentes electrónicos</w:t>
        </w:r>
        <w:r>
          <w:rPr>
            <w:noProof/>
            <w:webHidden/>
          </w:rPr>
          <w:tab/>
        </w:r>
        <w:r>
          <w:rPr>
            <w:noProof/>
            <w:webHidden/>
          </w:rPr>
          <w:fldChar w:fldCharType="begin"/>
        </w:r>
        <w:r>
          <w:rPr>
            <w:noProof/>
            <w:webHidden/>
          </w:rPr>
          <w:instrText xml:space="preserve"> PAGEREF _Toc117015209 \h </w:instrText>
        </w:r>
        <w:r>
          <w:rPr>
            <w:noProof/>
            <w:webHidden/>
          </w:rPr>
        </w:r>
        <w:r>
          <w:rPr>
            <w:noProof/>
            <w:webHidden/>
          </w:rPr>
          <w:fldChar w:fldCharType="separate"/>
        </w:r>
        <w:r>
          <w:rPr>
            <w:noProof/>
            <w:webHidden/>
          </w:rPr>
          <w:t>26</w:t>
        </w:r>
        <w:r>
          <w:rPr>
            <w:noProof/>
            <w:webHidden/>
          </w:rPr>
          <w:fldChar w:fldCharType="end"/>
        </w:r>
      </w:hyperlink>
    </w:p>
    <w:p w14:paraId="030F2C40" w14:textId="05883958" w:rsidR="00017F6E" w:rsidRDefault="00017F6E">
      <w:pPr>
        <w:pStyle w:val="TDC4"/>
        <w:tabs>
          <w:tab w:val="left" w:pos="1540"/>
          <w:tab w:val="right" w:leader="dot" w:pos="8494"/>
        </w:tabs>
        <w:rPr>
          <w:rFonts w:eastAsiaTheme="minorEastAsia"/>
          <w:noProof/>
          <w:lang w:eastAsia="es-ES"/>
        </w:rPr>
      </w:pPr>
      <w:hyperlink w:anchor="_Toc117015210" w:history="1">
        <w:r w:rsidRPr="00694F55">
          <w:rPr>
            <w:rStyle w:val="Hipervnculo"/>
            <w:noProof/>
          </w:rPr>
          <w:t>3.2.1.</w:t>
        </w:r>
        <w:r>
          <w:rPr>
            <w:rFonts w:eastAsiaTheme="minorEastAsia"/>
            <w:noProof/>
            <w:lang w:eastAsia="es-ES"/>
          </w:rPr>
          <w:tab/>
        </w:r>
        <w:r w:rsidRPr="00694F55">
          <w:rPr>
            <w:rStyle w:val="Hipervnculo"/>
            <w:noProof/>
          </w:rPr>
          <w:t>Componentes primera etapa</w:t>
        </w:r>
        <w:r>
          <w:rPr>
            <w:noProof/>
            <w:webHidden/>
          </w:rPr>
          <w:tab/>
        </w:r>
        <w:r>
          <w:rPr>
            <w:noProof/>
            <w:webHidden/>
          </w:rPr>
          <w:fldChar w:fldCharType="begin"/>
        </w:r>
        <w:r>
          <w:rPr>
            <w:noProof/>
            <w:webHidden/>
          </w:rPr>
          <w:instrText xml:space="preserve"> PAGEREF _Toc117015210 \h </w:instrText>
        </w:r>
        <w:r>
          <w:rPr>
            <w:noProof/>
            <w:webHidden/>
          </w:rPr>
        </w:r>
        <w:r>
          <w:rPr>
            <w:noProof/>
            <w:webHidden/>
          </w:rPr>
          <w:fldChar w:fldCharType="separate"/>
        </w:r>
        <w:r>
          <w:rPr>
            <w:noProof/>
            <w:webHidden/>
          </w:rPr>
          <w:t>26</w:t>
        </w:r>
        <w:r>
          <w:rPr>
            <w:noProof/>
            <w:webHidden/>
          </w:rPr>
          <w:fldChar w:fldCharType="end"/>
        </w:r>
      </w:hyperlink>
    </w:p>
    <w:p w14:paraId="7821508A" w14:textId="1F1AF387" w:rsidR="00017F6E" w:rsidRDefault="00017F6E">
      <w:pPr>
        <w:pStyle w:val="TDC4"/>
        <w:tabs>
          <w:tab w:val="left" w:pos="1540"/>
          <w:tab w:val="right" w:leader="dot" w:pos="8494"/>
        </w:tabs>
        <w:rPr>
          <w:rFonts w:eastAsiaTheme="minorEastAsia"/>
          <w:noProof/>
          <w:lang w:eastAsia="es-ES"/>
        </w:rPr>
      </w:pPr>
      <w:hyperlink w:anchor="_Toc117015211" w:history="1">
        <w:r w:rsidRPr="00694F55">
          <w:rPr>
            <w:rStyle w:val="Hipervnculo"/>
            <w:noProof/>
          </w:rPr>
          <w:t>3.2.2.</w:t>
        </w:r>
        <w:r>
          <w:rPr>
            <w:rFonts w:eastAsiaTheme="minorEastAsia"/>
            <w:noProof/>
            <w:lang w:eastAsia="es-ES"/>
          </w:rPr>
          <w:tab/>
        </w:r>
        <w:r w:rsidRPr="00694F55">
          <w:rPr>
            <w:rStyle w:val="Hipervnculo"/>
            <w:noProof/>
          </w:rPr>
          <w:t>Componentes segunda etapa</w:t>
        </w:r>
        <w:r>
          <w:rPr>
            <w:noProof/>
            <w:webHidden/>
          </w:rPr>
          <w:tab/>
        </w:r>
        <w:r>
          <w:rPr>
            <w:noProof/>
            <w:webHidden/>
          </w:rPr>
          <w:fldChar w:fldCharType="begin"/>
        </w:r>
        <w:r>
          <w:rPr>
            <w:noProof/>
            <w:webHidden/>
          </w:rPr>
          <w:instrText xml:space="preserve"> PAGEREF _Toc117015211 \h </w:instrText>
        </w:r>
        <w:r>
          <w:rPr>
            <w:noProof/>
            <w:webHidden/>
          </w:rPr>
        </w:r>
        <w:r>
          <w:rPr>
            <w:noProof/>
            <w:webHidden/>
          </w:rPr>
          <w:fldChar w:fldCharType="separate"/>
        </w:r>
        <w:r>
          <w:rPr>
            <w:noProof/>
            <w:webHidden/>
          </w:rPr>
          <w:t>27</w:t>
        </w:r>
        <w:r>
          <w:rPr>
            <w:noProof/>
            <w:webHidden/>
          </w:rPr>
          <w:fldChar w:fldCharType="end"/>
        </w:r>
      </w:hyperlink>
    </w:p>
    <w:p w14:paraId="311BAE4E" w14:textId="56493688" w:rsidR="00017F6E" w:rsidRDefault="00017F6E">
      <w:pPr>
        <w:pStyle w:val="TDC4"/>
        <w:tabs>
          <w:tab w:val="left" w:pos="1540"/>
          <w:tab w:val="right" w:leader="dot" w:pos="8494"/>
        </w:tabs>
        <w:rPr>
          <w:rFonts w:eastAsiaTheme="minorEastAsia"/>
          <w:noProof/>
          <w:lang w:eastAsia="es-ES"/>
        </w:rPr>
      </w:pPr>
      <w:hyperlink w:anchor="_Toc117015212" w:history="1">
        <w:r w:rsidRPr="00694F55">
          <w:rPr>
            <w:rStyle w:val="Hipervnculo"/>
            <w:noProof/>
          </w:rPr>
          <w:t>3.2.3.</w:t>
        </w:r>
        <w:r>
          <w:rPr>
            <w:rFonts w:eastAsiaTheme="minorEastAsia"/>
            <w:noProof/>
            <w:lang w:eastAsia="es-ES"/>
          </w:rPr>
          <w:tab/>
        </w:r>
        <w:r w:rsidRPr="00694F55">
          <w:rPr>
            <w:rStyle w:val="Hipervnculo"/>
            <w:noProof/>
          </w:rPr>
          <w:t>Componentes tercera etapa</w:t>
        </w:r>
        <w:r>
          <w:rPr>
            <w:noProof/>
            <w:webHidden/>
          </w:rPr>
          <w:tab/>
        </w:r>
        <w:r>
          <w:rPr>
            <w:noProof/>
            <w:webHidden/>
          </w:rPr>
          <w:fldChar w:fldCharType="begin"/>
        </w:r>
        <w:r>
          <w:rPr>
            <w:noProof/>
            <w:webHidden/>
          </w:rPr>
          <w:instrText xml:space="preserve"> PAGEREF _Toc117015212 \h </w:instrText>
        </w:r>
        <w:r>
          <w:rPr>
            <w:noProof/>
            <w:webHidden/>
          </w:rPr>
        </w:r>
        <w:r>
          <w:rPr>
            <w:noProof/>
            <w:webHidden/>
          </w:rPr>
          <w:fldChar w:fldCharType="separate"/>
        </w:r>
        <w:r>
          <w:rPr>
            <w:noProof/>
            <w:webHidden/>
          </w:rPr>
          <w:t>27</w:t>
        </w:r>
        <w:r>
          <w:rPr>
            <w:noProof/>
            <w:webHidden/>
          </w:rPr>
          <w:fldChar w:fldCharType="end"/>
        </w:r>
      </w:hyperlink>
    </w:p>
    <w:p w14:paraId="0DFAAD99" w14:textId="2243083A" w:rsidR="00017F6E" w:rsidRDefault="00017F6E">
      <w:pPr>
        <w:pStyle w:val="TDC3"/>
        <w:tabs>
          <w:tab w:val="left" w:pos="1100"/>
          <w:tab w:val="right" w:leader="dot" w:pos="8494"/>
        </w:tabs>
        <w:rPr>
          <w:rFonts w:eastAsiaTheme="minorEastAsia"/>
          <w:noProof/>
          <w:lang w:eastAsia="es-ES"/>
        </w:rPr>
      </w:pPr>
      <w:hyperlink w:anchor="_Toc117015213" w:history="1">
        <w:r w:rsidRPr="00694F55">
          <w:rPr>
            <w:rStyle w:val="Hipervnculo"/>
            <w:noProof/>
          </w:rPr>
          <w:t>3.3.</w:t>
        </w:r>
        <w:r>
          <w:rPr>
            <w:rFonts w:eastAsiaTheme="minorEastAsia"/>
            <w:noProof/>
            <w:lang w:eastAsia="es-ES"/>
          </w:rPr>
          <w:tab/>
        </w:r>
        <w:r w:rsidRPr="00694F55">
          <w:rPr>
            <w:rStyle w:val="Hipervnculo"/>
            <w:noProof/>
          </w:rPr>
          <w:t>Programación</w:t>
        </w:r>
        <w:r>
          <w:rPr>
            <w:noProof/>
            <w:webHidden/>
          </w:rPr>
          <w:tab/>
        </w:r>
        <w:r>
          <w:rPr>
            <w:noProof/>
            <w:webHidden/>
          </w:rPr>
          <w:fldChar w:fldCharType="begin"/>
        </w:r>
        <w:r>
          <w:rPr>
            <w:noProof/>
            <w:webHidden/>
          </w:rPr>
          <w:instrText xml:space="preserve"> PAGEREF _Toc117015213 \h </w:instrText>
        </w:r>
        <w:r>
          <w:rPr>
            <w:noProof/>
            <w:webHidden/>
          </w:rPr>
        </w:r>
        <w:r>
          <w:rPr>
            <w:noProof/>
            <w:webHidden/>
          </w:rPr>
          <w:fldChar w:fldCharType="separate"/>
        </w:r>
        <w:r>
          <w:rPr>
            <w:noProof/>
            <w:webHidden/>
          </w:rPr>
          <w:t>28</w:t>
        </w:r>
        <w:r>
          <w:rPr>
            <w:noProof/>
            <w:webHidden/>
          </w:rPr>
          <w:fldChar w:fldCharType="end"/>
        </w:r>
      </w:hyperlink>
    </w:p>
    <w:p w14:paraId="64E27017" w14:textId="413F3C3D" w:rsidR="00017F6E" w:rsidRDefault="00017F6E">
      <w:pPr>
        <w:pStyle w:val="TDC4"/>
        <w:tabs>
          <w:tab w:val="left" w:pos="1540"/>
          <w:tab w:val="right" w:leader="dot" w:pos="8494"/>
        </w:tabs>
        <w:rPr>
          <w:rFonts w:eastAsiaTheme="minorEastAsia"/>
          <w:noProof/>
          <w:lang w:eastAsia="es-ES"/>
        </w:rPr>
      </w:pPr>
      <w:hyperlink w:anchor="_Toc117015214" w:history="1">
        <w:r w:rsidRPr="00694F55">
          <w:rPr>
            <w:rStyle w:val="Hipervnculo"/>
            <w:noProof/>
          </w:rPr>
          <w:t>3.3.1.</w:t>
        </w:r>
        <w:r>
          <w:rPr>
            <w:rFonts w:eastAsiaTheme="minorEastAsia"/>
            <w:noProof/>
            <w:lang w:eastAsia="es-ES"/>
          </w:rPr>
          <w:tab/>
        </w:r>
        <w:r w:rsidRPr="00694F55">
          <w:rPr>
            <w:rStyle w:val="Hipervnculo"/>
            <w:noProof/>
          </w:rPr>
          <w:t>Programación primera etapa</w:t>
        </w:r>
        <w:r>
          <w:rPr>
            <w:noProof/>
            <w:webHidden/>
          </w:rPr>
          <w:tab/>
        </w:r>
        <w:r>
          <w:rPr>
            <w:noProof/>
            <w:webHidden/>
          </w:rPr>
          <w:fldChar w:fldCharType="begin"/>
        </w:r>
        <w:r>
          <w:rPr>
            <w:noProof/>
            <w:webHidden/>
          </w:rPr>
          <w:instrText xml:space="preserve"> PAGEREF _Toc117015214 \h </w:instrText>
        </w:r>
        <w:r>
          <w:rPr>
            <w:noProof/>
            <w:webHidden/>
          </w:rPr>
        </w:r>
        <w:r>
          <w:rPr>
            <w:noProof/>
            <w:webHidden/>
          </w:rPr>
          <w:fldChar w:fldCharType="separate"/>
        </w:r>
        <w:r>
          <w:rPr>
            <w:noProof/>
            <w:webHidden/>
          </w:rPr>
          <w:t>28</w:t>
        </w:r>
        <w:r>
          <w:rPr>
            <w:noProof/>
            <w:webHidden/>
          </w:rPr>
          <w:fldChar w:fldCharType="end"/>
        </w:r>
      </w:hyperlink>
    </w:p>
    <w:p w14:paraId="5DF31452" w14:textId="2AAB2866" w:rsidR="00017F6E" w:rsidRDefault="00017F6E">
      <w:pPr>
        <w:pStyle w:val="TDC4"/>
        <w:tabs>
          <w:tab w:val="left" w:pos="1540"/>
          <w:tab w:val="right" w:leader="dot" w:pos="8494"/>
        </w:tabs>
        <w:rPr>
          <w:rFonts w:eastAsiaTheme="minorEastAsia"/>
          <w:noProof/>
          <w:lang w:eastAsia="es-ES"/>
        </w:rPr>
      </w:pPr>
      <w:hyperlink w:anchor="_Toc117015215" w:history="1">
        <w:r w:rsidRPr="00694F55">
          <w:rPr>
            <w:rStyle w:val="Hipervnculo"/>
            <w:noProof/>
          </w:rPr>
          <w:t>3.3.2.</w:t>
        </w:r>
        <w:r>
          <w:rPr>
            <w:rFonts w:eastAsiaTheme="minorEastAsia"/>
            <w:noProof/>
            <w:lang w:eastAsia="es-ES"/>
          </w:rPr>
          <w:tab/>
        </w:r>
        <w:r w:rsidRPr="00694F55">
          <w:rPr>
            <w:rStyle w:val="Hipervnculo"/>
            <w:noProof/>
          </w:rPr>
          <w:t>Programación segunda etapa</w:t>
        </w:r>
        <w:r>
          <w:rPr>
            <w:noProof/>
            <w:webHidden/>
          </w:rPr>
          <w:tab/>
        </w:r>
        <w:r>
          <w:rPr>
            <w:noProof/>
            <w:webHidden/>
          </w:rPr>
          <w:fldChar w:fldCharType="begin"/>
        </w:r>
        <w:r>
          <w:rPr>
            <w:noProof/>
            <w:webHidden/>
          </w:rPr>
          <w:instrText xml:space="preserve"> PAGEREF _Toc117015215 \h </w:instrText>
        </w:r>
        <w:r>
          <w:rPr>
            <w:noProof/>
            <w:webHidden/>
          </w:rPr>
        </w:r>
        <w:r>
          <w:rPr>
            <w:noProof/>
            <w:webHidden/>
          </w:rPr>
          <w:fldChar w:fldCharType="separate"/>
        </w:r>
        <w:r>
          <w:rPr>
            <w:noProof/>
            <w:webHidden/>
          </w:rPr>
          <w:t>30</w:t>
        </w:r>
        <w:r>
          <w:rPr>
            <w:noProof/>
            <w:webHidden/>
          </w:rPr>
          <w:fldChar w:fldCharType="end"/>
        </w:r>
      </w:hyperlink>
    </w:p>
    <w:p w14:paraId="515F7231" w14:textId="6380DC62" w:rsidR="00017F6E" w:rsidRDefault="00017F6E">
      <w:pPr>
        <w:pStyle w:val="TDC5"/>
        <w:tabs>
          <w:tab w:val="left" w:pos="1760"/>
          <w:tab w:val="right" w:leader="dot" w:pos="8494"/>
        </w:tabs>
        <w:rPr>
          <w:rFonts w:eastAsiaTheme="minorEastAsia"/>
          <w:noProof/>
          <w:lang w:eastAsia="es-ES"/>
        </w:rPr>
      </w:pPr>
      <w:hyperlink w:anchor="_Toc117015216" w:history="1">
        <w:r w:rsidRPr="00694F55">
          <w:rPr>
            <w:rStyle w:val="Hipervnculo"/>
            <w:noProof/>
          </w:rPr>
          <w:t>3.3.2.1</w:t>
        </w:r>
        <w:r>
          <w:rPr>
            <w:rFonts w:eastAsiaTheme="minorEastAsia"/>
            <w:noProof/>
            <w:lang w:eastAsia="es-ES"/>
          </w:rPr>
          <w:tab/>
        </w:r>
        <w:r w:rsidRPr="00694F55">
          <w:rPr>
            <w:rStyle w:val="Hipervnculo"/>
            <w:noProof/>
          </w:rPr>
          <w:t>Filtro de media para el sensor de espesor.</w:t>
        </w:r>
        <w:r>
          <w:rPr>
            <w:noProof/>
            <w:webHidden/>
          </w:rPr>
          <w:tab/>
        </w:r>
        <w:r>
          <w:rPr>
            <w:noProof/>
            <w:webHidden/>
          </w:rPr>
          <w:fldChar w:fldCharType="begin"/>
        </w:r>
        <w:r>
          <w:rPr>
            <w:noProof/>
            <w:webHidden/>
          </w:rPr>
          <w:instrText xml:space="preserve"> PAGEREF _Toc117015216 \h </w:instrText>
        </w:r>
        <w:r>
          <w:rPr>
            <w:noProof/>
            <w:webHidden/>
          </w:rPr>
        </w:r>
        <w:r>
          <w:rPr>
            <w:noProof/>
            <w:webHidden/>
          </w:rPr>
          <w:fldChar w:fldCharType="separate"/>
        </w:r>
        <w:r>
          <w:rPr>
            <w:noProof/>
            <w:webHidden/>
          </w:rPr>
          <w:t>33</w:t>
        </w:r>
        <w:r>
          <w:rPr>
            <w:noProof/>
            <w:webHidden/>
          </w:rPr>
          <w:fldChar w:fldCharType="end"/>
        </w:r>
      </w:hyperlink>
    </w:p>
    <w:p w14:paraId="55ACAAED" w14:textId="03698B8E" w:rsidR="00017F6E" w:rsidRDefault="00017F6E">
      <w:pPr>
        <w:pStyle w:val="TDC4"/>
        <w:tabs>
          <w:tab w:val="left" w:pos="1540"/>
          <w:tab w:val="right" w:leader="dot" w:pos="8494"/>
        </w:tabs>
        <w:rPr>
          <w:rFonts w:eastAsiaTheme="minorEastAsia"/>
          <w:noProof/>
          <w:lang w:eastAsia="es-ES"/>
        </w:rPr>
      </w:pPr>
      <w:hyperlink w:anchor="_Toc117015217" w:history="1">
        <w:r w:rsidRPr="00694F55">
          <w:rPr>
            <w:rStyle w:val="Hipervnculo"/>
            <w:noProof/>
          </w:rPr>
          <w:t>3.3.3.</w:t>
        </w:r>
        <w:r>
          <w:rPr>
            <w:rFonts w:eastAsiaTheme="minorEastAsia"/>
            <w:noProof/>
            <w:lang w:eastAsia="es-ES"/>
          </w:rPr>
          <w:tab/>
        </w:r>
        <w:r w:rsidRPr="00694F55">
          <w:rPr>
            <w:rStyle w:val="Hipervnculo"/>
            <w:noProof/>
          </w:rPr>
          <w:t>Programación tercera etapa</w:t>
        </w:r>
        <w:r>
          <w:rPr>
            <w:noProof/>
            <w:webHidden/>
          </w:rPr>
          <w:tab/>
        </w:r>
        <w:r>
          <w:rPr>
            <w:noProof/>
            <w:webHidden/>
          </w:rPr>
          <w:fldChar w:fldCharType="begin"/>
        </w:r>
        <w:r>
          <w:rPr>
            <w:noProof/>
            <w:webHidden/>
          </w:rPr>
          <w:instrText xml:space="preserve"> PAGEREF _Toc117015217 \h </w:instrText>
        </w:r>
        <w:r>
          <w:rPr>
            <w:noProof/>
            <w:webHidden/>
          </w:rPr>
        </w:r>
        <w:r>
          <w:rPr>
            <w:noProof/>
            <w:webHidden/>
          </w:rPr>
          <w:fldChar w:fldCharType="separate"/>
        </w:r>
        <w:r>
          <w:rPr>
            <w:noProof/>
            <w:webHidden/>
          </w:rPr>
          <w:t>33</w:t>
        </w:r>
        <w:r>
          <w:rPr>
            <w:noProof/>
            <w:webHidden/>
          </w:rPr>
          <w:fldChar w:fldCharType="end"/>
        </w:r>
      </w:hyperlink>
    </w:p>
    <w:p w14:paraId="5C2619DE" w14:textId="78F1C61F" w:rsidR="00017F6E" w:rsidRDefault="00017F6E">
      <w:pPr>
        <w:pStyle w:val="TDC4"/>
        <w:tabs>
          <w:tab w:val="left" w:pos="1540"/>
          <w:tab w:val="right" w:leader="dot" w:pos="8494"/>
        </w:tabs>
        <w:rPr>
          <w:rFonts w:eastAsiaTheme="minorEastAsia"/>
          <w:noProof/>
          <w:lang w:eastAsia="es-ES"/>
        </w:rPr>
      </w:pPr>
      <w:hyperlink w:anchor="_Toc117015218" w:history="1">
        <w:r w:rsidRPr="00694F55">
          <w:rPr>
            <w:rStyle w:val="Hipervnculo"/>
            <w:noProof/>
          </w:rPr>
          <w:t>3.3.4.</w:t>
        </w:r>
        <w:r>
          <w:rPr>
            <w:rFonts w:eastAsiaTheme="minorEastAsia"/>
            <w:noProof/>
            <w:lang w:eastAsia="es-ES"/>
          </w:rPr>
          <w:tab/>
        </w:r>
        <w:r w:rsidRPr="00694F55">
          <w:rPr>
            <w:rStyle w:val="Hipervnculo"/>
            <w:noProof/>
          </w:rPr>
          <w:t>Programación PID</w:t>
        </w:r>
        <w:r>
          <w:rPr>
            <w:noProof/>
            <w:webHidden/>
          </w:rPr>
          <w:tab/>
        </w:r>
        <w:r>
          <w:rPr>
            <w:noProof/>
            <w:webHidden/>
          </w:rPr>
          <w:fldChar w:fldCharType="begin"/>
        </w:r>
        <w:r>
          <w:rPr>
            <w:noProof/>
            <w:webHidden/>
          </w:rPr>
          <w:instrText xml:space="preserve"> PAGEREF _Toc117015218 \h </w:instrText>
        </w:r>
        <w:r>
          <w:rPr>
            <w:noProof/>
            <w:webHidden/>
          </w:rPr>
        </w:r>
        <w:r>
          <w:rPr>
            <w:noProof/>
            <w:webHidden/>
          </w:rPr>
          <w:fldChar w:fldCharType="separate"/>
        </w:r>
        <w:r>
          <w:rPr>
            <w:noProof/>
            <w:webHidden/>
          </w:rPr>
          <w:t>35</w:t>
        </w:r>
        <w:r>
          <w:rPr>
            <w:noProof/>
            <w:webHidden/>
          </w:rPr>
          <w:fldChar w:fldCharType="end"/>
        </w:r>
      </w:hyperlink>
    </w:p>
    <w:p w14:paraId="3CBB3656" w14:textId="6108A632" w:rsidR="00017F6E" w:rsidRDefault="00017F6E">
      <w:pPr>
        <w:pStyle w:val="TDC4"/>
        <w:tabs>
          <w:tab w:val="left" w:pos="1540"/>
          <w:tab w:val="right" w:leader="dot" w:pos="8494"/>
        </w:tabs>
        <w:rPr>
          <w:rFonts w:eastAsiaTheme="minorEastAsia"/>
          <w:noProof/>
          <w:lang w:eastAsia="es-ES"/>
        </w:rPr>
      </w:pPr>
      <w:hyperlink w:anchor="_Toc117015219" w:history="1">
        <w:r w:rsidRPr="00694F55">
          <w:rPr>
            <w:rStyle w:val="Hipervnculo"/>
            <w:noProof/>
          </w:rPr>
          <w:t>3.3.5.</w:t>
        </w:r>
        <w:r>
          <w:rPr>
            <w:rFonts w:eastAsiaTheme="minorEastAsia"/>
            <w:noProof/>
            <w:lang w:eastAsia="es-ES"/>
          </w:rPr>
          <w:tab/>
        </w:r>
        <w:r w:rsidRPr="00694F55">
          <w:rPr>
            <w:rStyle w:val="Hipervnculo"/>
            <w:noProof/>
          </w:rPr>
          <w:t>Programación conjunta</w:t>
        </w:r>
        <w:r>
          <w:rPr>
            <w:noProof/>
            <w:webHidden/>
          </w:rPr>
          <w:tab/>
        </w:r>
        <w:r>
          <w:rPr>
            <w:noProof/>
            <w:webHidden/>
          </w:rPr>
          <w:fldChar w:fldCharType="begin"/>
        </w:r>
        <w:r>
          <w:rPr>
            <w:noProof/>
            <w:webHidden/>
          </w:rPr>
          <w:instrText xml:space="preserve"> PAGEREF _Toc117015219 \h </w:instrText>
        </w:r>
        <w:r>
          <w:rPr>
            <w:noProof/>
            <w:webHidden/>
          </w:rPr>
        </w:r>
        <w:r>
          <w:rPr>
            <w:noProof/>
            <w:webHidden/>
          </w:rPr>
          <w:fldChar w:fldCharType="separate"/>
        </w:r>
        <w:r>
          <w:rPr>
            <w:noProof/>
            <w:webHidden/>
          </w:rPr>
          <w:t>38</w:t>
        </w:r>
        <w:r>
          <w:rPr>
            <w:noProof/>
            <w:webHidden/>
          </w:rPr>
          <w:fldChar w:fldCharType="end"/>
        </w:r>
      </w:hyperlink>
    </w:p>
    <w:p w14:paraId="75204F2A" w14:textId="3B2B55AF" w:rsidR="00017F6E" w:rsidRDefault="00017F6E">
      <w:pPr>
        <w:pStyle w:val="TDC1"/>
        <w:tabs>
          <w:tab w:val="right" w:leader="dot" w:pos="8494"/>
        </w:tabs>
        <w:rPr>
          <w:rFonts w:eastAsiaTheme="minorEastAsia"/>
          <w:noProof/>
          <w:lang w:eastAsia="es-ES"/>
        </w:rPr>
      </w:pPr>
      <w:hyperlink w:anchor="_Toc117015220" w:history="1">
        <w:r w:rsidRPr="00694F55">
          <w:rPr>
            <w:rStyle w:val="Hipervnculo"/>
            <w:noProof/>
          </w:rPr>
          <w:t>CAPÍTULO 4. PLANOS</w:t>
        </w:r>
        <w:r>
          <w:rPr>
            <w:noProof/>
            <w:webHidden/>
          </w:rPr>
          <w:tab/>
        </w:r>
        <w:r>
          <w:rPr>
            <w:noProof/>
            <w:webHidden/>
          </w:rPr>
          <w:fldChar w:fldCharType="begin"/>
        </w:r>
        <w:r>
          <w:rPr>
            <w:noProof/>
            <w:webHidden/>
          </w:rPr>
          <w:instrText xml:space="preserve"> PAGEREF _Toc117015220 \h </w:instrText>
        </w:r>
        <w:r>
          <w:rPr>
            <w:noProof/>
            <w:webHidden/>
          </w:rPr>
        </w:r>
        <w:r>
          <w:rPr>
            <w:noProof/>
            <w:webHidden/>
          </w:rPr>
          <w:fldChar w:fldCharType="separate"/>
        </w:r>
        <w:r>
          <w:rPr>
            <w:noProof/>
            <w:webHidden/>
          </w:rPr>
          <w:t>45</w:t>
        </w:r>
        <w:r>
          <w:rPr>
            <w:noProof/>
            <w:webHidden/>
          </w:rPr>
          <w:fldChar w:fldCharType="end"/>
        </w:r>
      </w:hyperlink>
    </w:p>
    <w:p w14:paraId="7389FADC" w14:textId="36CA86B9" w:rsidR="00017F6E" w:rsidRDefault="00017F6E">
      <w:pPr>
        <w:pStyle w:val="TDC1"/>
        <w:tabs>
          <w:tab w:val="right" w:leader="dot" w:pos="8494"/>
        </w:tabs>
        <w:rPr>
          <w:rFonts w:eastAsiaTheme="minorEastAsia"/>
          <w:noProof/>
          <w:lang w:eastAsia="es-ES"/>
        </w:rPr>
      </w:pPr>
      <w:hyperlink w:anchor="_Toc117015221" w:history="1">
        <w:r w:rsidRPr="00694F55">
          <w:rPr>
            <w:rStyle w:val="Hipervnculo"/>
            <w:noProof/>
          </w:rPr>
          <w:t>CAPÍTULO 5. CONCLUSIONES</w:t>
        </w:r>
        <w:r>
          <w:rPr>
            <w:noProof/>
            <w:webHidden/>
          </w:rPr>
          <w:tab/>
        </w:r>
        <w:r>
          <w:rPr>
            <w:noProof/>
            <w:webHidden/>
          </w:rPr>
          <w:fldChar w:fldCharType="begin"/>
        </w:r>
        <w:r>
          <w:rPr>
            <w:noProof/>
            <w:webHidden/>
          </w:rPr>
          <w:instrText xml:space="preserve"> PAGEREF _Toc117015221 \h </w:instrText>
        </w:r>
        <w:r>
          <w:rPr>
            <w:noProof/>
            <w:webHidden/>
          </w:rPr>
        </w:r>
        <w:r>
          <w:rPr>
            <w:noProof/>
            <w:webHidden/>
          </w:rPr>
          <w:fldChar w:fldCharType="separate"/>
        </w:r>
        <w:r>
          <w:rPr>
            <w:noProof/>
            <w:webHidden/>
          </w:rPr>
          <w:t>46</w:t>
        </w:r>
        <w:r>
          <w:rPr>
            <w:noProof/>
            <w:webHidden/>
          </w:rPr>
          <w:fldChar w:fldCharType="end"/>
        </w:r>
      </w:hyperlink>
    </w:p>
    <w:p w14:paraId="0F69CCD3" w14:textId="086DA9F9" w:rsidR="00017F6E" w:rsidRDefault="00017F6E">
      <w:pPr>
        <w:pStyle w:val="TDC3"/>
        <w:tabs>
          <w:tab w:val="left" w:pos="1100"/>
          <w:tab w:val="right" w:leader="dot" w:pos="8494"/>
        </w:tabs>
        <w:rPr>
          <w:rFonts w:eastAsiaTheme="minorEastAsia"/>
          <w:noProof/>
          <w:lang w:eastAsia="es-ES"/>
        </w:rPr>
      </w:pPr>
      <w:hyperlink w:anchor="_Toc117015222" w:history="1">
        <w:r w:rsidRPr="00694F55">
          <w:rPr>
            <w:rStyle w:val="Hipervnculo"/>
            <w:noProof/>
          </w:rPr>
          <w:t>5.1.</w:t>
        </w:r>
        <w:r>
          <w:rPr>
            <w:rFonts w:eastAsiaTheme="minorEastAsia"/>
            <w:noProof/>
            <w:lang w:eastAsia="es-ES"/>
          </w:rPr>
          <w:tab/>
        </w:r>
        <w:r w:rsidRPr="00694F55">
          <w:rPr>
            <w:rStyle w:val="Hipervnculo"/>
            <w:noProof/>
          </w:rPr>
          <w:t>Conclusiones sobre la evaluación económica</w:t>
        </w:r>
        <w:r>
          <w:rPr>
            <w:noProof/>
            <w:webHidden/>
          </w:rPr>
          <w:tab/>
        </w:r>
        <w:r>
          <w:rPr>
            <w:noProof/>
            <w:webHidden/>
          </w:rPr>
          <w:fldChar w:fldCharType="begin"/>
        </w:r>
        <w:r>
          <w:rPr>
            <w:noProof/>
            <w:webHidden/>
          </w:rPr>
          <w:instrText xml:space="preserve"> PAGEREF _Toc117015222 \h </w:instrText>
        </w:r>
        <w:r>
          <w:rPr>
            <w:noProof/>
            <w:webHidden/>
          </w:rPr>
        </w:r>
        <w:r>
          <w:rPr>
            <w:noProof/>
            <w:webHidden/>
          </w:rPr>
          <w:fldChar w:fldCharType="separate"/>
        </w:r>
        <w:r>
          <w:rPr>
            <w:noProof/>
            <w:webHidden/>
          </w:rPr>
          <w:t>49</w:t>
        </w:r>
        <w:r>
          <w:rPr>
            <w:noProof/>
            <w:webHidden/>
          </w:rPr>
          <w:fldChar w:fldCharType="end"/>
        </w:r>
      </w:hyperlink>
    </w:p>
    <w:p w14:paraId="68E37AB7" w14:textId="41962253" w:rsidR="00017F6E" w:rsidRDefault="00017F6E">
      <w:pPr>
        <w:pStyle w:val="TDC3"/>
        <w:tabs>
          <w:tab w:val="left" w:pos="1100"/>
          <w:tab w:val="right" w:leader="dot" w:pos="8494"/>
        </w:tabs>
        <w:rPr>
          <w:rFonts w:eastAsiaTheme="minorEastAsia"/>
          <w:noProof/>
          <w:lang w:eastAsia="es-ES"/>
        </w:rPr>
      </w:pPr>
      <w:hyperlink w:anchor="_Toc117015223" w:history="1">
        <w:r w:rsidRPr="00694F55">
          <w:rPr>
            <w:rStyle w:val="Hipervnculo"/>
            <w:noProof/>
          </w:rPr>
          <w:t>5.2.</w:t>
        </w:r>
        <w:r>
          <w:rPr>
            <w:rFonts w:eastAsiaTheme="minorEastAsia"/>
            <w:noProof/>
            <w:lang w:eastAsia="es-ES"/>
          </w:rPr>
          <w:tab/>
        </w:r>
        <w:r w:rsidRPr="00694F55">
          <w:rPr>
            <w:rStyle w:val="Hipervnculo"/>
            <w:noProof/>
          </w:rPr>
          <w:t>Conclusiones sobre la programación</w:t>
        </w:r>
        <w:r>
          <w:rPr>
            <w:noProof/>
            <w:webHidden/>
          </w:rPr>
          <w:tab/>
        </w:r>
        <w:r>
          <w:rPr>
            <w:noProof/>
            <w:webHidden/>
          </w:rPr>
          <w:fldChar w:fldCharType="begin"/>
        </w:r>
        <w:r>
          <w:rPr>
            <w:noProof/>
            <w:webHidden/>
          </w:rPr>
          <w:instrText xml:space="preserve"> PAGEREF _Toc117015223 \h </w:instrText>
        </w:r>
        <w:r>
          <w:rPr>
            <w:noProof/>
            <w:webHidden/>
          </w:rPr>
        </w:r>
        <w:r>
          <w:rPr>
            <w:noProof/>
            <w:webHidden/>
          </w:rPr>
          <w:fldChar w:fldCharType="separate"/>
        </w:r>
        <w:r>
          <w:rPr>
            <w:noProof/>
            <w:webHidden/>
          </w:rPr>
          <w:t>49</w:t>
        </w:r>
        <w:r>
          <w:rPr>
            <w:noProof/>
            <w:webHidden/>
          </w:rPr>
          <w:fldChar w:fldCharType="end"/>
        </w:r>
      </w:hyperlink>
    </w:p>
    <w:p w14:paraId="79E7A3EE" w14:textId="3B9BD579" w:rsidR="00017F6E" w:rsidRDefault="00017F6E">
      <w:pPr>
        <w:pStyle w:val="TDC3"/>
        <w:tabs>
          <w:tab w:val="left" w:pos="1100"/>
          <w:tab w:val="right" w:leader="dot" w:pos="8494"/>
        </w:tabs>
        <w:rPr>
          <w:rFonts w:eastAsiaTheme="minorEastAsia"/>
          <w:noProof/>
          <w:lang w:eastAsia="es-ES"/>
        </w:rPr>
      </w:pPr>
      <w:hyperlink w:anchor="_Toc117015224" w:history="1">
        <w:r w:rsidRPr="00694F55">
          <w:rPr>
            <w:rStyle w:val="Hipervnculo"/>
            <w:noProof/>
          </w:rPr>
          <w:t>5.3.</w:t>
        </w:r>
        <w:r>
          <w:rPr>
            <w:rFonts w:eastAsiaTheme="minorEastAsia"/>
            <w:noProof/>
            <w:lang w:eastAsia="es-ES"/>
          </w:rPr>
          <w:tab/>
        </w:r>
        <w:r w:rsidRPr="00694F55">
          <w:rPr>
            <w:rStyle w:val="Hipervnculo"/>
            <w:noProof/>
          </w:rPr>
          <w:t>Conclusiones generales</w:t>
        </w:r>
        <w:r>
          <w:rPr>
            <w:noProof/>
            <w:webHidden/>
          </w:rPr>
          <w:tab/>
        </w:r>
        <w:r>
          <w:rPr>
            <w:noProof/>
            <w:webHidden/>
          </w:rPr>
          <w:fldChar w:fldCharType="begin"/>
        </w:r>
        <w:r>
          <w:rPr>
            <w:noProof/>
            <w:webHidden/>
          </w:rPr>
          <w:instrText xml:space="preserve"> PAGEREF _Toc117015224 \h </w:instrText>
        </w:r>
        <w:r>
          <w:rPr>
            <w:noProof/>
            <w:webHidden/>
          </w:rPr>
        </w:r>
        <w:r>
          <w:rPr>
            <w:noProof/>
            <w:webHidden/>
          </w:rPr>
          <w:fldChar w:fldCharType="separate"/>
        </w:r>
        <w:r>
          <w:rPr>
            <w:noProof/>
            <w:webHidden/>
          </w:rPr>
          <w:t>50</w:t>
        </w:r>
        <w:r>
          <w:rPr>
            <w:noProof/>
            <w:webHidden/>
          </w:rPr>
          <w:fldChar w:fldCharType="end"/>
        </w:r>
      </w:hyperlink>
    </w:p>
    <w:p w14:paraId="4688DF6A" w14:textId="4DE5D03E" w:rsidR="00017F6E" w:rsidRDefault="00017F6E">
      <w:pPr>
        <w:pStyle w:val="TDC1"/>
        <w:tabs>
          <w:tab w:val="right" w:leader="dot" w:pos="8494"/>
        </w:tabs>
        <w:rPr>
          <w:rFonts w:eastAsiaTheme="minorEastAsia"/>
          <w:noProof/>
          <w:lang w:eastAsia="es-ES"/>
        </w:rPr>
      </w:pPr>
      <w:hyperlink w:anchor="_Toc117015225" w:history="1">
        <w:r w:rsidRPr="00694F55">
          <w:rPr>
            <w:rStyle w:val="Hipervnculo"/>
            <w:noProof/>
          </w:rPr>
          <w:t>CAPÍTULO 6. BIBLIOGRAFÍA</w:t>
        </w:r>
        <w:r>
          <w:rPr>
            <w:noProof/>
            <w:webHidden/>
          </w:rPr>
          <w:tab/>
        </w:r>
        <w:r>
          <w:rPr>
            <w:noProof/>
            <w:webHidden/>
          </w:rPr>
          <w:fldChar w:fldCharType="begin"/>
        </w:r>
        <w:r>
          <w:rPr>
            <w:noProof/>
            <w:webHidden/>
          </w:rPr>
          <w:instrText xml:space="preserve"> PAGEREF _Toc117015225 \h </w:instrText>
        </w:r>
        <w:r>
          <w:rPr>
            <w:noProof/>
            <w:webHidden/>
          </w:rPr>
        </w:r>
        <w:r>
          <w:rPr>
            <w:noProof/>
            <w:webHidden/>
          </w:rPr>
          <w:fldChar w:fldCharType="separate"/>
        </w:r>
        <w:r>
          <w:rPr>
            <w:noProof/>
            <w:webHidden/>
          </w:rPr>
          <w:t>51</w:t>
        </w:r>
        <w:r>
          <w:rPr>
            <w:noProof/>
            <w:webHidden/>
          </w:rPr>
          <w:fldChar w:fldCharType="end"/>
        </w:r>
      </w:hyperlink>
    </w:p>
    <w:p w14:paraId="407BE141" w14:textId="0BEFCC63"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7573173A" w14:textId="0C449FFD" w:rsidR="000E761A"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7015165" w:history="1">
        <w:r w:rsidR="000E761A" w:rsidRPr="006A2142">
          <w:rPr>
            <w:rStyle w:val="Hipervnculo"/>
            <w:noProof/>
          </w:rPr>
          <w:t>Figura 1. Refrigeración líquida para filamento 3D</w:t>
        </w:r>
        <w:r w:rsidR="000E761A">
          <w:rPr>
            <w:noProof/>
            <w:webHidden/>
          </w:rPr>
          <w:tab/>
        </w:r>
        <w:r w:rsidR="000E761A">
          <w:rPr>
            <w:noProof/>
            <w:webHidden/>
          </w:rPr>
          <w:fldChar w:fldCharType="begin"/>
        </w:r>
        <w:r w:rsidR="000E761A">
          <w:rPr>
            <w:noProof/>
            <w:webHidden/>
          </w:rPr>
          <w:instrText xml:space="preserve"> PAGEREF _Toc117015165 \h </w:instrText>
        </w:r>
        <w:r w:rsidR="000E761A">
          <w:rPr>
            <w:noProof/>
            <w:webHidden/>
          </w:rPr>
        </w:r>
        <w:r w:rsidR="000E761A">
          <w:rPr>
            <w:noProof/>
            <w:webHidden/>
          </w:rPr>
          <w:fldChar w:fldCharType="separate"/>
        </w:r>
        <w:r w:rsidR="000E761A">
          <w:rPr>
            <w:noProof/>
            <w:webHidden/>
          </w:rPr>
          <w:t>8</w:t>
        </w:r>
        <w:r w:rsidR="000E761A">
          <w:rPr>
            <w:noProof/>
            <w:webHidden/>
          </w:rPr>
          <w:fldChar w:fldCharType="end"/>
        </w:r>
      </w:hyperlink>
    </w:p>
    <w:p w14:paraId="5B4EF5CB" w14:textId="4A1D7C0D" w:rsidR="000E761A" w:rsidRDefault="000E761A">
      <w:pPr>
        <w:pStyle w:val="TDC1"/>
        <w:tabs>
          <w:tab w:val="right" w:leader="dot" w:pos="8494"/>
        </w:tabs>
        <w:rPr>
          <w:rFonts w:eastAsiaTheme="minorEastAsia"/>
          <w:noProof/>
          <w:lang w:eastAsia="es-ES"/>
        </w:rPr>
      </w:pPr>
      <w:hyperlink w:anchor="_Toc117015166" w:history="1">
        <w:r w:rsidRPr="006A2142">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7015166 \h </w:instrText>
        </w:r>
        <w:r>
          <w:rPr>
            <w:noProof/>
            <w:webHidden/>
          </w:rPr>
        </w:r>
        <w:r>
          <w:rPr>
            <w:noProof/>
            <w:webHidden/>
          </w:rPr>
          <w:fldChar w:fldCharType="separate"/>
        </w:r>
        <w:r>
          <w:rPr>
            <w:noProof/>
            <w:webHidden/>
          </w:rPr>
          <w:t>8</w:t>
        </w:r>
        <w:r>
          <w:rPr>
            <w:noProof/>
            <w:webHidden/>
          </w:rPr>
          <w:fldChar w:fldCharType="end"/>
        </w:r>
      </w:hyperlink>
    </w:p>
    <w:p w14:paraId="7F3851F8" w14:textId="0623BFBB" w:rsidR="000E761A" w:rsidRDefault="000E761A">
      <w:pPr>
        <w:pStyle w:val="TDC1"/>
        <w:tabs>
          <w:tab w:val="right" w:leader="dot" w:pos="8494"/>
        </w:tabs>
        <w:rPr>
          <w:rFonts w:eastAsiaTheme="minorEastAsia"/>
          <w:noProof/>
          <w:lang w:eastAsia="es-ES"/>
        </w:rPr>
      </w:pPr>
      <w:hyperlink w:anchor="_Toc117015167" w:history="1">
        <w:r w:rsidRPr="006A2142">
          <w:rPr>
            <w:rStyle w:val="Hipervnculo"/>
            <w:noProof/>
          </w:rPr>
          <w:t>Figura 3. Tensión aplicando tracción</w:t>
        </w:r>
        <w:r>
          <w:rPr>
            <w:noProof/>
            <w:webHidden/>
          </w:rPr>
          <w:tab/>
        </w:r>
        <w:r>
          <w:rPr>
            <w:noProof/>
            <w:webHidden/>
          </w:rPr>
          <w:fldChar w:fldCharType="begin"/>
        </w:r>
        <w:r>
          <w:rPr>
            <w:noProof/>
            <w:webHidden/>
          </w:rPr>
          <w:instrText xml:space="preserve"> PAGEREF _Toc117015167 \h </w:instrText>
        </w:r>
        <w:r>
          <w:rPr>
            <w:noProof/>
            <w:webHidden/>
          </w:rPr>
        </w:r>
        <w:r>
          <w:rPr>
            <w:noProof/>
            <w:webHidden/>
          </w:rPr>
          <w:fldChar w:fldCharType="separate"/>
        </w:r>
        <w:r>
          <w:rPr>
            <w:noProof/>
            <w:webHidden/>
          </w:rPr>
          <w:t>9</w:t>
        </w:r>
        <w:r>
          <w:rPr>
            <w:noProof/>
            <w:webHidden/>
          </w:rPr>
          <w:fldChar w:fldCharType="end"/>
        </w:r>
      </w:hyperlink>
    </w:p>
    <w:p w14:paraId="2EADA682" w14:textId="0E76F4C4" w:rsidR="000E761A" w:rsidRDefault="000E761A">
      <w:pPr>
        <w:pStyle w:val="TDC1"/>
        <w:tabs>
          <w:tab w:val="right" w:leader="dot" w:pos="8494"/>
        </w:tabs>
        <w:rPr>
          <w:rFonts w:eastAsiaTheme="minorEastAsia"/>
          <w:noProof/>
          <w:lang w:eastAsia="es-ES"/>
        </w:rPr>
      </w:pPr>
      <w:hyperlink w:anchor="_Toc117015168" w:history="1">
        <w:r w:rsidRPr="006A2142">
          <w:rPr>
            <w:rStyle w:val="Hipervnculo"/>
            <w:noProof/>
          </w:rPr>
          <w:t>Figura 4. Tensión aplicando fuerza</w:t>
        </w:r>
        <w:r>
          <w:rPr>
            <w:noProof/>
            <w:webHidden/>
          </w:rPr>
          <w:tab/>
        </w:r>
        <w:r>
          <w:rPr>
            <w:noProof/>
            <w:webHidden/>
          </w:rPr>
          <w:fldChar w:fldCharType="begin"/>
        </w:r>
        <w:r>
          <w:rPr>
            <w:noProof/>
            <w:webHidden/>
          </w:rPr>
          <w:instrText xml:space="preserve"> PAGEREF _Toc117015168 \h </w:instrText>
        </w:r>
        <w:r>
          <w:rPr>
            <w:noProof/>
            <w:webHidden/>
          </w:rPr>
        </w:r>
        <w:r>
          <w:rPr>
            <w:noProof/>
            <w:webHidden/>
          </w:rPr>
          <w:fldChar w:fldCharType="separate"/>
        </w:r>
        <w:r>
          <w:rPr>
            <w:noProof/>
            <w:webHidden/>
          </w:rPr>
          <w:t>9</w:t>
        </w:r>
        <w:r>
          <w:rPr>
            <w:noProof/>
            <w:webHidden/>
          </w:rPr>
          <w:fldChar w:fldCharType="end"/>
        </w:r>
      </w:hyperlink>
    </w:p>
    <w:p w14:paraId="56D9962D" w14:textId="2DB23440" w:rsidR="000E761A" w:rsidRDefault="000E761A">
      <w:pPr>
        <w:pStyle w:val="TDC1"/>
        <w:tabs>
          <w:tab w:val="right" w:leader="dot" w:pos="8494"/>
        </w:tabs>
        <w:rPr>
          <w:rFonts w:eastAsiaTheme="minorEastAsia"/>
          <w:noProof/>
          <w:lang w:eastAsia="es-ES"/>
        </w:rPr>
      </w:pPr>
      <w:hyperlink w:anchor="_Toc117015169" w:history="1">
        <w:r w:rsidRPr="006A2142">
          <w:rPr>
            <w:rStyle w:val="Hipervnculo"/>
            <w:noProof/>
          </w:rPr>
          <w:t>Figura 5. Sistema no lineal para el control del espesor de planchas de acero</w:t>
        </w:r>
        <w:r>
          <w:rPr>
            <w:noProof/>
            <w:webHidden/>
          </w:rPr>
          <w:tab/>
        </w:r>
        <w:r>
          <w:rPr>
            <w:noProof/>
            <w:webHidden/>
          </w:rPr>
          <w:fldChar w:fldCharType="begin"/>
        </w:r>
        <w:r>
          <w:rPr>
            <w:noProof/>
            <w:webHidden/>
          </w:rPr>
          <w:instrText xml:space="preserve"> PAGEREF _Toc117015169 \h </w:instrText>
        </w:r>
        <w:r>
          <w:rPr>
            <w:noProof/>
            <w:webHidden/>
          </w:rPr>
        </w:r>
        <w:r>
          <w:rPr>
            <w:noProof/>
            <w:webHidden/>
          </w:rPr>
          <w:fldChar w:fldCharType="separate"/>
        </w:r>
        <w:r>
          <w:rPr>
            <w:noProof/>
            <w:webHidden/>
          </w:rPr>
          <w:t>10</w:t>
        </w:r>
        <w:r>
          <w:rPr>
            <w:noProof/>
            <w:webHidden/>
          </w:rPr>
          <w:fldChar w:fldCharType="end"/>
        </w:r>
      </w:hyperlink>
    </w:p>
    <w:p w14:paraId="74632B17" w14:textId="563313A1" w:rsidR="000E761A" w:rsidRDefault="000E761A">
      <w:pPr>
        <w:pStyle w:val="TDC1"/>
        <w:tabs>
          <w:tab w:val="right" w:leader="dot" w:pos="8494"/>
        </w:tabs>
        <w:rPr>
          <w:rFonts w:eastAsiaTheme="minorEastAsia"/>
          <w:noProof/>
          <w:lang w:eastAsia="es-ES"/>
        </w:rPr>
      </w:pPr>
      <w:hyperlink w:anchor="_Toc117015170" w:history="1">
        <w:r w:rsidRPr="006A2142">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7015170 \h </w:instrText>
        </w:r>
        <w:r>
          <w:rPr>
            <w:noProof/>
            <w:webHidden/>
          </w:rPr>
        </w:r>
        <w:r>
          <w:rPr>
            <w:noProof/>
            <w:webHidden/>
          </w:rPr>
          <w:fldChar w:fldCharType="separate"/>
        </w:r>
        <w:r>
          <w:rPr>
            <w:noProof/>
            <w:webHidden/>
          </w:rPr>
          <w:t>11</w:t>
        </w:r>
        <w:r>
          <w:rPr>
            <w:noProof/>
            <w:webHidden/>
          </w:rPr>
          <w:fldChar w:fldCharType="end"/>
        </w:r>
      </w:hyperlink>
    </w:p>
    <w:p w14:paraId="1B78FD08" w14:textId="54CA6A5C" w:rsidR="000E761A" w:rsidRDefault="000E761A">
      <w:pPr>
        <w:pStyle w:val="TDC1"/>
        <w:tabs>
          <w:tab w:val="right" w:leader="dot" w:pos="8494"/>
        </w:tabs>
        <w:rPr>
          <w:rFonts w:eastAsiaTheme="minorEastAsia"/>
          <w:noProof/>
          <w:lang w:eastAsia="es-ES"/>
        </w:rPr>
      </w:pPr>
      <w:hyperlink w:anchor="_Toc117015171" w:history="1">
        <w:r w:rsidRPr="006A2142">
          <w:rPr>
            <w:rStyle w:val="Hipervnculo"/>
            <w:noProof/>
          </w:rPr>
          <w:t>Figura 7. Sensor de espesor, efecto hall</w:t>
        </w:r>
        <w:r>
          <w:rPr>
            <w:noProof/>
            <w:webHidden/>
          </w:rPr>
          <w:tab/>
        </w:r>
        <w:r>
          <w:rPr>
            <w:noProof/>
            <w:webHidden/>
          </w:rPr>
          <w:fldChar w:fldCharType="begin"/>
        </w:r>
        <w:r>
          <w:rPr>
            <w:noProof/>
            <w:webHidden/>
          </w:rPr>
          <w:instrText xml:space="preserve"> PAGEREF _Toc117015171 \h </w:instrText>
        </w:r>
        <w:r>
          <w:rPr>
            <w:noProof/>
            <w:webHidden/>
          </w:rPr>
        </w:r>
        <w:r>
          <w:rPr>
            <w:noProof/>
            <w:webHidden/>
          </w:rPr>
          <w:fldChar w:fldCharType="separate"/>
        </w:r>
        <w:r>
          <w:rPr>
            <w:noProof/>
            <w:webHidden/>
          </w:rPr>
          <w:t>11</w:t>
        </w:r>
        <w:r>
          <w:rPr>
            <w:noProof/>
            <w:webHidden/>
          </w:rPr>
          <w:fldChar w:fldCharType="end"/>
        </w:r>
      </w:hyperlink>
    </w:p>
    <w:p w14:paraId="0B8FD023" w14:textId="1F13F3BC" w:rsidR="000E761A" w:rsidRDefault="000E761A">
      <w:pPr>
        <w:pStyle w:val="TDC1"/>
        <w:tabs>
          <w:tab w:val="right" w:leader="dot" w:pos="8494"/>
        </w:tabs>
        <w:rPr>
          <w:rFonts w:eastAsiaTheme="minorEastAsia"/>
          <w:noProof/>
          <w:lang w:eastAsia="es-ES"/>
        </w:rPr>
      </w:pPr>
      <w:hyperlink w:anchor="_Toc117015172" w:history="1">
        <w:r w:rsidRPr="006A2142">
          <w:rPr>
            <w:rStyle w:val="Hipervnculo"/>
            <w:noProof/>
          </w:rPr>
          <w:t>Figura 8. Soporte bobina</w:t>
        </w:r>
        <w:r>
          <w:rPr>
            <w:noProof/>
            <w:webHidden/>
          </w:rPr>
          <w:tab/>
        </w:r>
        <w:r>
          <w:rPr>
            <w:noProof/>
            <w:webHidden/>
          </w:rPr>
          <w:fldChar w:fldCharType="begin"/>
        </w:r>
        <w:r>
          <w:rPr>
            <w:noProof/>
            <w:webHidden/>
          </w:rPr>
          <w:instrText xml:space="preserve"> PAGEREF _Toc117015172 \h </w:instrText>
        </w:r>
        <w:r>
          <w:rPr>
            <w:noProof/>
            <w:webHidden/>
          </w:rPr>
        </w:r>
        <w:r>
          <w:rPr>
            <w:noProof/>
            <w:webHidden/>
          </w:rPr>
          <w:fldChar w:fldCharType="separate"/>
        </w:r>
        <w:r>
          <w:rPr>
            <w:noProof/>
            <w:webHidden/>
          </w:rPr>
          <w:t>12</w:t>
        </w:r>
        <w:r>
          <w:rPr>
            <w:noProof/>
            <w:webHidden/>
          </w:rPr>
          <w:fldChar w:fldCharType="end"/>
        </w:r>
      </w:hyperlink>
    </w:p>
    <w:p w14:paraId="273072FB" w14:textId="20493290" w:rsidR="000E761A" w:rsidRDefault="000E761A">
      <w:pPr>
        <w:pStyle w:val="TDC1"/>
        <w:tabs>
          <w:tab w:val="right" w:leader="dot" w:pos="8494"/>
        </w:tabs>
        <w:rPr>
          <w:rFonts w:eastAsiaTheme="minorEastAsia"/>
          <w:noProof/>
          <w:lang w:eastAsia="es-ES"/>
        </w:rPr>
      </w:pPr>
      <w:hyperlink w:anchor="_Toc117015173" w:history="1">
        <w:r w:rsidRPr="006A2142">
          <w:rPr>
            <w:rStyle w:val="Hipervnculo"/>
            <w:noProof/>
          </w:rPr>
          <w:t>Figura 9. Sistema de refrigeración</w:t>
        </w:r>
        <w:r>
          <w:rPr>
            <w:noProof/>
            <w:webHidden/>
          </w:rPr>
          <w:tab/>
        </w:r>
        <w:r>
          <w:rPr>
            <w:noProof/>
            <w:webHidden/>
          </w:rPr>
          <w:fldChar w:fldCharType="begin"/>
        </w:r>
        <w:r>
          <w:rPr>
            <w:noProof/>
            <w:webHidden/>
          </w:rPr>
          <w:instrText xml:space="preserve"> PAGEREF _Toc117015173 \h </w:instrText>
        </w:r>
        <w:r>
          <w:rPr>
            <w:noProof/>
            <w:webHidden/>
          </w:rPr>
        </w:r>
        <w:r>
          <w:rPr>
            <w:noProof/>
            <w:webHidden/>
          </w:rPr>
          <w:fldChar w:fldCharType="separate"/>
        </w:r>
        <w:r>
          <w:rPr>
            <w:noProof/>
            <w:webHidden/>
          </w:rPr>
          <w:t>14</w:t>
        </w:r>
        <w:r>
          <w:rPr>
            <w:noProof/>
            <w:webHidden/>
          </w:rPr>
          <w:fldChar w:fldCharType="end"/>
        </w:r>
      </w:hyperlink>
    </w:p>
    <w:p w14:paraId="08B7DDBB" w14:textId="0B628395" w:rsidR="000E761A" w:rsidRDefault="000E761A">
      <w:pPr>
        <w:pStyle w:val="TDC1"/>
        <w:tabs>
          <w:tab w:val="right" w:leader="dot" w:pos="8494"/>
        </w:tabs>
        <w:rPr>
          <w:rFonts w:eastAsiaTheme="minorEastAsia"/>
          <w:noProof/>
          <w:lang w:eastAsia="es-ES"/>
        </w:rPr>
      </w:pPr>
      <w:hyperlink w:anchor="_Toc117015174" w:history="1">
        <w:r w:rsidRPr="006A2142">
          <w:rPr>
            <w:rStyle w:val="Hipervnculo"/>
            <w:noProof/>
          </w:rPr>
          <w:t>Figura 10. Segunda etapa</w:t>
        </w:r>
        <w:r>
          <w:rPr>
            <w:noProof/>
            <w:webHidden/>
          </w:rPr>
          <w:tab/>
        </w:r>
        <w:r>
          <w:rPr>
            <w:noProof/>
            <w:webHidden/>
          </w:rPr>
          <w:fldChar w:fldCharType="begin"/>
        </w:r>
        <w:r>
          <w:rPr>
            <w:noProof/>
            <w:webHidden/>
          </w:rPr>
          <w:instrText xml:space="preserve"> PAGEREF _Toc117015174 \h </w:instrText>
        </w:r>
        <w:r>
          <w:rPr>
            <w:noProof/>
            <w:webHidden/>
          </w:rPr>
        </w:r>
        <w:r>
          <w:rPr>
            <w:noProof/>
            <w:webHidden/>
          </w:rPr>
          <w:fldChar w:fldCharType="separate"/>
        </w:r>
        <w:r>
          <w:rPr>
            <w:noProof/>
            <w:webHidden/>
          </w:rPr>
          <w:t>14</w:t>
        </w:r>
        <w:r>
          <w:rPr>
            <w:noProof/>
            <w:webHidden/>
          </w:rPr>
          <w:fldChar w:fldCharType="end"/>
        </w:r>
      </w:hyperlink>
    </w:p>
    <w:p w14:paraId="10C1FA8C" w14:textId="11E1C20D" w:rsidR="000E761A" w:rsidRDefault="000E761A">
      <w:pPr>
        <w:pStyle w:val="TDC1"/>
        <w:tabs>
          <w:tab w:val="right" w:leader="dot" w:pos="8494"/>
        </w:tabs>
        <w:rPr>
          <w:rFonts w:eastAsiaTheme="minorEastAsia"/>
          <w:noProof/>
          <w:lang w:eastAsia="es-ES"/>
        </w:rPr>
      </w:pPr>
      <w:hyperlink w:anchor="_Toc117015175" w:history="1">
        <w:r w:rsidRPr="006A2142">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7015175 \h </w:instrText>
        </w:r>
        <w:r>
          <w:rPr>
            <w:noProof/>
            <w:webHidden/>
          </w:rPr>
        </w:r>
        <w:r>
          <w:rPr>
            <w:noProof/>
            <w:webHidden/>
          </w:rPr>
          <w:fldChar w:fldCharType="separate"/>
        </w:r>
        <w:r>
          <w:rPr>
            <w:noProof/>
            <w:webHidden/>
          </w:rPr>
          <w:t>15</w:t>
        </w:r>
        <w:r>
          <w:rPr>
            <w:noProof/>
            <w:webHidden/>
          </w:rPr>
          <w:fldChar w:fldCharType="end"/>
        </w:r>
      </w:hyperlink>
    </w:p>
    <w:p w14:paraId="7CB57564" w14:textId="055200AD" w:rsidR="000E761A" w:rsidRDefault="000E761A">
      <w:pPr>
        <w:pStyle w:val="TDC1"/>
        <w:tabs>
          <w:tab w:val="right" w:leader="dot" w:pos="8494"/>
        </w:tabs>
        <w:rPr>
          <w:rFonts w:eastAsiaTheme="minorEastAsia"/>
          <w:noProof/>
          <w:lang w:eastAsia="es-ES"/>
        </w:rPr>
      </w:pPr>
      <w:hyperlink w:anchor="_Toc117015176" w:history="1">
        <w:r w:rsidRPr="006A2142">
          <w:rPr>
            <w:rStyle w:val="Hipervnculo"/>
            <w:noProof/>
          </w:rPr>
          <w:t>Figura 12A. Soporte guía principio</w:t>
        </w:r>
        <w:r>
          <w:rPr>
            <w:noProof/>
            <w:webHidden/>
          </w:rPr>
          <w:tab/>
        </w:r>
        <w:r>
          <w:rPr>
            <w:noProof/>
            <w:webHidden/>
          </w:rPr>
          <w:fldChar w:fldCharType="begin"/>
        </w:r>
        <w:r>
          <w:rPr>
            <w:noProof/>
            <w:webHidden/>
          </w:rPr>
          <w:instrText xml:space="preserve"> PAGEREF _Toc117015176 \h </w:instrText>
        </w:r>
        <w:r>
          <w:rPr>
            <w:noProof/>
            <w:webHidden/>
          </w:rPr>
        </w:r>
        <w:r>
          <w:rPr>
            <w:noProof/>
            <w:webHidden/>
          </w:rPr>
          <w:fldChar w:fldCharType="separate"/>
        </w:r>
        <w:r>
          <w:rPr>
            <w:noProof/>
            <w:webHidden/>
          </w:rPr>
          <w:t>16</w:t>
        </w:r>
        <w:r>
          <w:rPr>
            <w:noProof/>
            <w:webHidden/>
          </w:rPr>
          <w:fldChar w:fldCharType="end"/>
        </w:r>
      </w:hyperlink>
    </w:p>
    <w:p w14:paraId="586587CB" w14:textId="350E9AF5" w:rsidR="000E761A" w:rsidRDefault="000E761A">
      <w:pPr>
        <w:pStyle w:val="TDC1"/>
        <w:tabs>
          <w:tab w:val="right" w:leader="dot" w:pos="8494"/>
        </w:tabs>
        <w:rPr>
          <w:rFonts w:eastAsiaTheme="minorEastAsia"/>
          <w:noProof/>
          <w:lang w:eastAsia="es-ES"/>
        </w:rPr>
      </w:pPr>
      <w:hyperlink w:anchor="_Toc117015177" w:history="1">
        <w:r w:rsidRPr="006A2142">
          <w:rPr>
            <w:rStyle w:val="Hipervnculo"/>
            <w:noProof/>
          </w:rPr>
          <w:t>Figura 12B. Soporte guía final</w:t>
        </w:r>
        <w:r>
          <w:rPr>
            <w:noProof/>
            <w:webHidden/>
          </w:rPr>
          <w:tab/>
        </w:r>
        <w:r>
          <w:rPr>
            <w:noProof/>
            <w:webHidden/>
          </w:rPr>
          <w:fldChar w:fldCharType="begin"/>
        </w:r>
        <w:r>
          <w:rPr>
            <w:noProof/>
            <w:webHidden/>
          </w:rPr>
          <w:instrText xml:space="preserve"> PAGEREF _Toc117015177 \h </w:instrText>
        </w:r>
        <w:r>
          <w:rPr>
            <w:noProof/>
            <w:webHidden/>
          </w:rPr>
        </w:r>
        <w:r>
          <w:rPr>
            <w:noProof/>
            <w:webHidden/>
          </w:rPr>
          <w:fldChar w:fldCharType="separate"/>
        </w:r>
        <w:r>
          <w:rPr>
            <w:noProof/>
            <w:webHidden/>
          </w:rPr>
          <w:t>16</w:t>
        </w:r>
        <w:r>
          <w:rPr>
            <w:noProof/>
            <w:webHidden/>
          </w:rPr>
          <w:fldChar w:fldCharType="end"/>
        </w:r>
      </w:hyperlink>
    </w:p>
    <w:p w14:paraId="4A176A5C" w14:textId="3120146B" w:rsidR="000E761A" w:rsidRDefault="000E761A">
      <w:pPr>
        <w:pStyle w:val="TDC1"/>
        <w:tabs>
          <w:tab w:val="right" w:leader="dot" w:pos="8494"/>
        </w:tabs>
        <w:rPr>
          <w:rFonts w:eastAsiaTheme="minorEastAsia"/>
          <w:noProof/>
          <w:lang w:eastAsia="es-ES"/>
        </w:rPr>
      </w:pPr>
      <w:hyperlink w:anchor="_Toc117015178" w:history="1">
        <w:r w:rsidRPr="006A2142">
          <w:rPr>
            <w:rStyle w:val="Hipervnculo"/>
            <w:noProof/>
          </w:rPr>
          <w:t>Figura 13. Engranajes.</w:t>
        </w:r>
        <w:r>
          <w:rPr>
            <w:noProof/>
            <w:webHidden/>
          </w:rPr>
          <w:tab/>
        </w:r>
        <w:r>
          <w:rPr>
            <w:noProof/>
            <w:webHidden/>
          </w:rPr>
          <w:fldChar w:fldCharType="begin"/>
        </w:r>
        <w:r>
          <w:rPr>
            <w:noProof/>
            <w:webHidden/>
          </w:rPr>
          <w:instrText xml:space="preserve"> PAGEREF _Toc117015178 \h </w:instrText>
        </w:r>
        <w:r>
          <w:rPr>
            <w:noProof/>
            <w:webHidden/>
          </w:rPr>
        </w:r>
        <w:r>
          <w:rPr>
            <w:noProof/>
            <w:webHidden/>
          </w:rPr>
          <w:fldChar w:fldCharType="separate"/>
        </w:r>
        <w:r>
          <w:rPr>
            <w:noProof/>
            <w:webHidden/>
          </w:rPr>
          <w:t>17</w:t>
        </w:r>
        <w:r>
          <w:rPr>
            <w:noProof/>
            <w:webHidden/>
          </w:rPr>
          <w:fldChar w:fldCharType="end"/>
        </w:r>
      </w:hyperlink>
    </w:p>
    <w:p w14:paraId="7F582FAC" w14:textId="015B8103" w:rsidR="000E761A" w:rsidRDefault="000E761A">
      <w:pPr>
        <w:pStyle w:val="TDC1"/>
        <w:tabs>
          <w:tab w:val="right" w:leader="dot" w:pos="8494"/>
        </w:tabs>
        <w:rPr>
          <w:rFonts w:eastAsiaTheme="minorEastAsia"/>
          <w:noProof/>
          <w:lang w:eastAsia="es-ES"/>
        </w:rPr>
      </w:pPr>
      <w:hyperlink w:anchor="_Toc117015179" w:history="1">
        <w:r w:rsidRPr="006A2142">
          <w:rPr>
            <w:rStyle w:val="Hipervnculo"/>
            <w:noProof/>
          </w:rPr>
          <w:t>Figura 14. Diferentes bobinas.</w:t>
        </w:r>
        <w:r>
          <w:rPr>
            <w:noProof/>
            <w:webHidden/>
          </w:rPr>
          <w:tab/>
        </w:r>
        <w:r>
          <w:rPr>
            <w:noProof/>
            <w:webHidden/>
          </w:rPr>
          <w:fldChar w:fldCharType="begin"/>
        </w:r>
        <w:r>
          <w:rPr>
            <w:noProof/>
            <w:webHidden/>
          </w:rPr>
          <w:instrText xml:space="preserve"> PAGEREF _Toc117015179 \h </w:instrText>
        </w:r>
        <w:r>
          <w:rPr>
            <w:noProof/>
            <w:webHidden/>
          </w:rPr>
        </w:r>
        <w:r>
          <w:rPr>
            <w:noProof/>
            <w:webHidden/>
          </w:rPr>
          <w:fldChar w:fldCharType="separate"/>
        </w:r>
        <w:r>
          <w:rPr>
            <w:noProof/>
            <w:webHidden/>
          </w:rPr>
          <w:t>18</w:t>
        </w:r>
        <w:r>
          <w:rPr>
            <w:noProof/>
            <w:webHidden/>
          </w:rPr>
          <w:fldChar w:fldCharType="end"/>
        </w:r>
      </w:hyperlink>
    </w:p>
    <w:p w14:paraId="7529DB08" w14:textId="590BBD8C" w:rsidR="000E761A" w:rsidRDefault="000E761A">
      <w:pPr>
        <w:pStyle w:val="TDC1"/>
        <w:tabs>
          <w:tab w:val="right" w:leader="dot" w:pos="8494"/>
        </w:tabs>
        <w:rPr>
          <w:rFonts w:eastAsiaTheme="minorEastAsia"/>
          <w:noProof/>
          <w:lang w:eastAsia="es-ES"/>
        </w:rPr>
      </w:pPr>
      <w:hyperlink w:anchor="_Toc117015180" w:history="1">
        <w:r w:rsidRPr="006A2142">
          <w:rPr>
            <w:rStyle w:val="Hipervnculo"/>
            <w:noProof/>
          </w:rPr>
          <w:t>Figura 15. Soporte completo.</w:t>
        </w:r>
        <w:r>
          <w:rPr>
            <w:noProof/>
            <w:webHidden/>
          </w:rPr>
          <w:tab/>
        </w:r>
        <w:r>
          <w:rPr>
            <w:noProof/>
            <w:webHidden/>
          </w:rPr>
          <w:fldChar w:fldCharType="begin"/>
        </w:r>
        <w:r>
          <w:rPr>
            <w:noProof/>
            <w:webHidden/>
          </w:rPr>
          <w:instrText xml:space="preserve"> PAGEREF _Toc117015180 \h </w:instrText>
        </w:r>
        <w:r>
          <w:rPr>
            <w:noProof/>
            <w:webHidden/>
          </w:rPr>
        </w:r>
        <w:r>
          <w:rPr>
            <w:noProof/>
            <w:webHidden/>
          </w:rPr>
          <w:fldChar w:fldCharType="separate"/>
        </w:r>
        <w:r>
          <w:rPr>
            <w:noProof/>
            <w:webHidden/>
          </w:rPr>
          <w:t>18</w:t>
        </w:r>
        <w:r>
          <w:rPr>
            <w:noProof/>
            <w:webHidden/>
          </w:rPr>
          <w:fldChar w:fldCharType="end"/>
        </w:r>
      </w:hyperlink>
    </w:p>
    <w:p w14:paraId="61C4C45B" w14:textId="29A364FF" w:rsidR="000E761A" w:rsidRDefault="000E761A">
      <w:pPr>
        <w:pStyle w:val="TDC1"/>
        <w:tabs>
          <w:tab w:val="right" w:leader="dot" w:pos="8494"/>
        </w:tabs>
        <w:rPr>
          <w:rFonts w:eastAsiaTheme="minorEastAsia"/>
          <w:noProof/>
          <w:lang w:eastAsia="es-ES"/>
        </w:rPr>
      </w:pPr>
      <w:hyperlink w:anchor="_Toc117015181" w:history="1">
        <w:r w:rsidRPr="006A2142">
          <w:rPr>
            <w:rStyle w:val="Hipervnculo"/>
            <w:noProof/>
          </w:rPr>
          <w:t>Figura 16. Puente fuente alimentación.</w:t>
        </w:r>
        <w:r>
          <w:rPr>
            <w:noProof/>
            <w:webHidden/>
          </w:rPr>
          <w:tab/>
        </w:r>
        <w:r>
          <w:rPr>
            <w:noProof/>
            <w:webHidden/>
          </w:rPr>
          <w:fldChar w:fldCharType="begin"/>
        </w:r>
        <w:r>
          <w:rPr>
            <w:noProof/>
            <w:webHidden/>
          </w:rPr>
          <w:instrText xml:space="preserve"> PAGEREF _Toc117015181 \h </w:instrText>
        </w:r>
        <w:r>
          <w:rPr>
            <w:noProof/>
            <w:webHidden/>
          </w:rPr>
        </w:r>
        <w:r>
          <w:rPr>
            <w:noProof/>
            <w:webHidden/>
          </w:rPr>
          <w:fldChar w:fldCharType="separate"/>
        </w:r>
        <w:r>
          <w:rPr>
            <w:noProof/>
            <w:webHidden/>
          </w:rPr>
          <w:t>24</w:t>
        </w:r>
        <w:r>
          <w:rPr>
            <w:noProof/>
            <w:webHidden/>
          </w:rPr>
          <w:fldChar w:fldCharType="end"/>
        </w:r>
      </w:hyperlink>
    </w:p>
    <w:p w14:paraId="54ADBA0A" w14:textId="13838D6F" w:rsidR="000E761A" w:rsidRDefault="000E761A">
      <w:pPr>
        <w:pStyle w:val="TDC1"/>
        <w:tabs>
          <w:tab w:val="right" w:leader="dot" w:pos="8494"/>
        </w:tabs>
        <w:rPr>
          <w:rFonts w:eastAsiaTheme="minorEastAsia"/>
          <w:noProof/>
          <w:lang w:eastAsia="es-ES"/>
        </w:rPr>
      </w:pPr>
      <w:hyperlink w:anchor="_Toc117015182" w:history="1">
        <w:r w:rsidRPr="006A2142">
          <w:rPr>
            <w:rStyle w:val="Hipervnculo"/>
            <w:noProof/>
          </w:rPr>
          <w:t>Figura 17. Conexiones protoboard.</w:t>
        </w:r>
        <w:r>
          <w:rPr>
            <w:noProof/>
            <w:webHidden/>
          </w:rPr>
          <w:tab/>
        </w:r>
        <w:r>
          <w:rPr>
            <w:noProof/>
            <w:webHidden/>
          </w:rPr>
          <w:fldChar w:fldCharType="begin"/>
        </w:r>
        <w:r>
          <w:rPr>
            <w:noProof/>
            <w:webHidden/>
          </w:rPr>
          <w:instrText xml:space="preserve"> PAGEREF _Toc117015182 \h </w:instrText>
        </w:r>
        <w:r>
          <w:rPr>
            <w:noProof/>
            <w:webHidden/>
          </w:rPr>
        </w:r>
        <w:r>
          <w:rPr>
            <w:noProof/>
            <w:webHidden/>
          </w:rPr>
          <w:fldChar w:fldCharType="separate"/>
        </w:r>
        <w:r>
          <w:rPr>
            <w:noProof/>
            <w:webHidden/>
          </w:rPr>
          <w:t>25</w:t>
        </w:r>
        <w:r>
          <w:rPr>
            <w:noProof/>
            <w:webHidden/>
          </w:rPr>
          <w:fldChar w:fldCharType="end"/>
        </w:r>
      </w:hyperlink>
    </w:p>
    <w:p w14:paraId="27C6E973" w14:textId="7886EDAB" w:rsidR="000E761A" w:rsidRDefault="000E761A">
      <w:pPr>
        <w:pStyle w:val="TDC1"/>
        <w:tabs>
          <w:tab w:val="right" w:leader="dot" w:pos="8494"/>
        </w:tabs>
        <w:rPr>
          <w:rFonts w:eastAsiaTheme="minorEastAsia"/>
          <w:noProof/>
          <w:lang w:eastAsia="es-ES"/>
        </w:rPr>
      </w:pPr>
      <w:hyperlink w:anchor="_Toc117015183" w:history="1">
        <w:r w:rsidRPr="006A2142">
          <w:rPr>
            <w:rStyle w:val="Hipervnculo"/>
            <w:noProof/>
          </w:rPr>
          <w:t>Figura 18. Esquema Ramps.</w:t>
        </w:r>
        <w:r>
          <w:rPr>
            <w:noProof/>
            <w:webHidden/>
          </w:rPr>
          <w:tab/>
        </w:r>
        <w:r>
          <w:rPr>
            <w:noProof/>
            <w:webHidden/>
          </w:rPr>
          <w:fldChar w:fldCharType="begin"/>
        </w:r>
        <w:r>
          <w:rPr>
            <w:noProof/>
            <w:webHidden/>
          </w:rPr>
          <w:instrText xml:space="preserve"> PAGEREF _Toc117015183 \h </w:instrText>
        </w:r>
        <w:r>
          <w:rPr>
            <w:noProof/>
            <w:webHidden/>
          </w:rPr>
        </w:r>
        <w:r>
          <w:rPr>
            <w:noProof/>
            <w:webHidden/>
          </w:rPr>
          <w:fldChar w:fldCharType="separate"/>
        </w:r>
        <w:r>
          <w:rPr>
            <w:noProof/>
            <w:webHidden/>
          </w:rPr>
          <w:t>25</w:t>
        </w:r>
        <w:r>
          <w:rPr>
            <w:noProof/>
            <w:webHidden/>
          </w:rPr>
          <w:fldChar w:fldCharType="end"/>
        </w:r>
      </w:hyperlink>
    </w:p>
    <w:p w14:paraId="14F6B620" w14:textId="511CD9F9" w:rsidR="000E761A" w:rsidRDefault="000E761A">
      <w:pPr>
        <w:pStyle w:val="TDC1"/>
        <w:tabs>
          <w:tab w:val="right" w:leader="dot" w:pos="8494"/>
        </w:tabs>
        <w:rPr>
          <w:rFonts w:eastAsiaTheme="minorEastAsia"/>
          <w:noProof/>
          <w:lang w:eastAsia="es-ES"/>
        </w:rPr>
      </w:pPr>
      <w:hyperlink w:anchor="_Toc117015184" w:history="1">
        <w:r w:rsidRPr="006A2142">
          <w:rPr>
            <w:rStyle w:val="Hipervnculo"/>
            <w:noProof/>
          </w:rPr>
          <w:t>Figura 19. Driver A4988.</w:t>
        </w:r>
        <w:r>
          <w:rPr>
            <w:noProof/>
            <w:webHidden/>
          </w:rPr>
          <w:tab/>
        </w:r>
        <w:r>
          <w:rPr>
            <w:noProof/>
            <w:webHidden/>
          </w:rPr>
          <w:fldChar w:fldCharType="begin"/>
        </w:r>
        <w:r>
          <w:rPr>
            <w:noProof/>
            <w:webHidden/>
          </w:rPr>
          <w:instrText xml:space="preserve"> PAGEREF _Toc117015184 \h </w:instrText>
        </w:r>
        <w:r>
          <w:rPr>
            <w:noProof/>
            <w:webHidden/>
          </w:rPr>
        </w:r>
        <w:r>
          <w:rPr>
            <w:noProof/>
            <w:webHidden/>
          </w:rPr>
          <w:fldChar w:fldCharType="separate"/>
        </w:r>
        <w:r>
          <w:rPr>
            <w:noProof/>
            <w:webHidden/>
          </w:rPr>
          <w:t>26</w:t>
        </w:r>
        <w:r>
          <w:rPr>
            <w:noProof/>
            <w:webHidden/>
          </w:rPr>
          <w:fldChar w:fldCharType="end"/>
        </w:r>
      </w:hyperlink>
    </w:p>
    <w:p w14:paraId="57B598D4" w14:textId="2907A0C3" w:rsidR="000E761A" w:rsidRDefault="000E761A">
      <w:pPr>
        <w:pStyle w:val="TDC1"/>
        <w:tabs>
          <w:tab w:val="right" w:leader="dot" w:pos="8494"/>
        </w:tabs>
        <w:rPr>
          <w:rFonts w:eastAsiaTheme="minorEastAsia"/>
          <w:noProof/>
          <w:lang w:eastAsia="es-ES"/>
        </w:rPr>
      </w:pPr>
      <w:hyperlink w:anchor="_Toc117015185" w:history="1">
        <w:r w:rsidRPr="006A2142">
          <w:rPr>
            <w:rStyle w:val="Hipervnculo"/>
            <w:noProof/>
          </w:rPr>
          <w:t>Figura 20. Mecanismo de liberación de tensión</w:t>
        </w:r>
        <w:r>
          <w:rPr>
            <w:noProof/>
            <w:webHidden/>
          </w:rPr>
          <w:tab/>
        </w:r>
        <w:r>
          <w:rPr>
            <w:noProof/>
            <w:webHidden/>
          </w:rPr>
          <w:fldChar w:fldCharType="begin"/>
        </w:r>
        <w:r>
          <w:rPr>
            <w:noProof/>
            <w:webHidden/>
          </w:rPr>
          <w:instrText xml:space="preserve"> PAGEREF _Toc117015185 \h </w:instrText>
        </w:r>
        <w:r>
          <w:rPr>
            <w:noProof/>
            <w:webHidden/>
          </w:rPr>
        </w:r>
        <w:r>
          <w:rPr>
            <w:noProof/>
            <w:webHidden/>
          </w:rPr>
          <w:fldChar w:fldCharType="separate"/>
        </w:r>
        <w:r>
          <w:rPr>
            <w:noProof/>
            <w:webHidden/>
          </w:rPr>
          <w:t>34</w:t>
        </w:r>
        <w:r>
          <w:rPr>
            <w:noProof/>
            <w:webHidden/>
          </w:rPr>
          <w:fldChar w:fldCharType="end"/>
        </w:r>
      </w:hyperlink>
    </w:p>
    <w:p w14:paraId="436C94A8" w14:textId="6CB4E77C"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7B7107BF" w14:textId="180A61EB" w:rsidR="00897F84"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7005164" w:history="1">
        <w:r w:rsidR="00897F84" w:rsidRPr="00E67D89">
          <w:rPr>
            <w:rStyle w:val="Hipervnculo"/>
            <w:noProof/>
          </w:rPr>
          <w:t>Tabla 1. Listado de materiales etapa 1</w:t>
        </w:r>
        <w:r w:rsidR="00897F84">
          <w:rPr>
            <w:noProof/>
            <w:webHidden/>
          </w:rPr>
          <w:tab/>
        </w:r>
        <w:r w:rsidR="00897F84">
          <w:rPr>
            <w:noProof/>
            <w:webHidden/>
          </w:rPr>
          <w:fldChar w:fldCharType="begin"/>
        </w:r>
        <w:r w:rsidR="00897F84">
          <w:rPr>
            <w:noProof/>
            <w:webHidden/>
          </w:rPr>
          <w:instrText xml:space="preserve"> PAGEREF _Toc117005164 \h </w:instrText>
        </w:r>
        <w:r w:rsidR="00897F84">
          <w:rPr>
            <w:noProof/>
            <w:webHidden/>
          </w:rPr>
        </w:r>
        <w:r w:rsidR="00897F84">
          <w:rPr>
            <w:noProof/>
            <w:webHidden/>
          </w:rPr>
          <w:fldChar w:fldCharType="separate"/>
        </w:r>
        <w:r w:rsidR="00897F84">
          <w:rPr>
            <w:noProof/>
            <w:webHidden/>
          </w:rPr>
          <w:t>20</w:t>
        </w:r>
        <w:r w:rsidR="00897F84">
          <w:rPr>
            <w:noProof/>
            <w:webHidden/>
          </w:rPr>
          <w:fldChar w:fldCharType="end"/>
        </w:r>
      </w:hyperlink>
    </w:p>
    <w:p w14:paraId="3A431922" w14:textId="79167E97" w:rsidR="00897F84" w:rsidRDefault="00897F84">
      <w:pPr>
        <w:pStyle w:val="TDC1"/>
        <w:tabs>
          <w:tab w:val="right" w:leader="dot" w:pos="8494"/>
        </w:tabs>
        <w:rPr>
          <w:rFonts w:eastAsiaTheme="minorEastAsia"/>
          <w:noProof/>
          <w:lang w:eastAsia="es-ES"/>
        </w:rPr>
      </w:pPr>
      <w:hyperlink w:anchor="_Toc117005165" w:history="1">
        <w:r w:rsidRPr="00E67D89">
          <w:rPr>
            <w:rStyle w:val="Hipervnculo"/>
            <w:noProof/>
          </w:rPr>
          <w:t>Tabla 2. Listado de materiales etapa 2</w:t>
        </w:r>
        <w:r>
          <w:rPr>
            <w:noProof/>
            <w:webHidden/>
          </w:rPr>
          <w:tab/>
        </w:r>
        <w:r>
          <w:rPr>
            <w:noProof/>
            <w:webHidden/>
          </w:rPr>
          <w:fldChar w:fldCharType="begin"/>
        </w:r>
        <w:r>
          <w:rPr>
            <w:noProof/>
            <w:webHidden/>
          </w:rPr>
          <w:instrText xml:space="preserve"> PAGEREF _Toc117005165 \h </w:instrText>
        </w:r>
        <w:r>
          <w:rPr>
            <w:noProof/>
            <w:webHidden/>
          </w:rPr>
        </w:r>
        <w:r>
          <w:rPr>
            <w:noProof/>
            <w:webHidden/>
          </w:rPr>
          <w:fldChar w:fldCharType="separate"/>
        </w:r>
        <w:r>
          <w:rPr>
            <w:noProof/>
            <w:webHidden/>
          </w:rPr>
          <w:t>21</w:t>
        </w:r>
        <w:r>
          <w:rPr>
            <w:noProof/>
            <w:webHidden/>
          </w:rPr>
          <w:fldChar w:fldCharType="end"/>
        </w:r>
      </w:hyperlink>
    </w:p>
    <w:p w14:paraId="3B27F2D0" w14:textId="565C7C29" w:rsidR="00897F84" w:rsidRDefault="00897F84">
      <w:pPr>
        <w:pStyle w:val="TDC1"/>
        <w:tabs>
          <w:tab w:val="right" w:leader="dot" w:pos="8494"/>
        </w:tabs>
        <w:rPr>
          <w:rFonts w:eastAsiaTheme="minorEastAsia"/>
          <w:noProof/>
          <w:lang w:eastAsia="es-ES"/>
        </w:rPr>
      </w:pPr>
      <w:hyperlink w:anchor="_Toc117005166" w:history="1">
        <w:r w:rsidRPr="00E67D89">
          <w:rPr>
            <w:rStyle w:val="Hipervnculo"/>
            <w:noProof/>
          </w:rPr>
          <w:t>Tabla 3. Listado de materiales etapa 3</w:t>
        </w:r>
        <w:r>
          <w:rPr>
            <w:noProof/>
            <w:webHidden/>
          </w:rPr>
          <w:tab/>
        </w:r>
        <w:r>
          <w:rPr>
            <w:noProof/>
            <w:webHidden/>
          </w:rPr>
          <w:fldChar w:fldCharType="begin"/>
        </w:r>
        <w:r>
          <w:rPr>
            <w:noProof/>
            <w:webHidden/>
          </w:rPr>
          <w:instrText xml:space="preserve"> PAGEREF _Toc117005166 \h </w:instrText>
        </w:r>
        <w:r>
          <w:rPr>
            <w:noProof/>
            <w:webHidden/>
          </w:rPr>
        </w:r>
        <w:r>
          <w:rPr>
            <w:noProof/>
            <w:webHidden/>
          </w:rPr>
          <w:fldChar w:fldCharType="separate"/>
        </w:r>
        <w:r>
          <w:rPr>
            <w:noProof/>
            <w:webHidden/>
          </w:rPr>
          <w:t>22</w:t>
        </w:r>
        <w:r>
          <w:rPr>
            <w:noProof/>
            <w:webHidden/>
          </w:rPr>
          <w:fldChar w:fldCharType="end"/>
        </w:r>
      </w:hyperlink>
    </w:p>
    <w:p w14:paraId="069AD7A7" w14:textId="2C5F30D1" w:rsidR="00897F84" w:rsidRDefault="00897F84">
      <w:pPr>
        <w:pStyle w:val="TDC1"/>
        <w:tabs>
          <w:tab w:val="right" w:leader="dot" w:pos="8494"/>
        </w:tabs>
        <w:rPr>
          <w:rFonts w:eastAsiaTheme="minorEastAsia"/>
          <w:noProof/>
          <w:lang w:eastAsia="es-ES"/>
        </w:rPr>
      </w:pPr>
      <w:hyperlink w:anchor="_Toc117005167" w:history="1">
        <w:r w:rsidRPr="00E67D89">
          <w:rPr>
            <w:rStyle w:val="Hipervnculo"/>
            <w:noProof/>
          </w:rPr>
          <w:t>Tabla 4. Listado de componentes electrónicos etapa 1</w:t>
        </w:r>
        <w:r>
          <w:rPr>
            <w:noProof/>
            <w:webHidden/>
          </w:rPr>
          <w:tab/>
        </w:r>
        <w:r>
          <w:rPr>
            <w:noProof/>
            <w:webHidden/>
          </w:rPr>
          <w:fldChar w:fldCharType="begin"/>
        </w:r>
        <w:r>
          <w:rPr>
            <w:noProof/>
            <w:webHidden/>
          </w:rPr>
          <w:instrText xml:space="preserve"> PAGEREF _Toc117005167 \h </w:instrText>
        </w:r>
        <w:r>
          <w:rPr>
            <w:noProof/>
            <w:webHidden/>
          </w:rPr>
        </w:r>
        <w:r>
          <w:rPr>
            <w:noProof/>
            <w:webHidden/>
          </w:rPr>
          <w:fldChar w:fldCharType="separate"/>
        </w:r>
        <w:r>
          <w:rPr>
            <w:noProof/>
            <w:webHidden/>
          </w:rPr>
          <w:t>29</w:t>
        </w:r>
        <w:r>
          <w:rPr>
            <w:noProof/>
            <w:webHidden/>
          </w:rPr>
          <w:fldChar w:fldCharType="end"/>
        </w:r>
      </w:hyperlink>
    </w:p>
    <w:p w14:paraId="7D4FDD15" w14:textId="6C1382A3" w:rsidR="00897F84" w:rsidRDefault="00897F84">
      <w:pPr>
        <w:pStyle w:val="TDC1"/>
        <w:tabs>
          <w:tab w:val="right" w:leader="dot" w:pos="8494"/>
        </w:tabs>
        <w:rPr>
          <w:rFonts w:eastAsiaTheme="minorEastAsia"/>
          <w:noProof/>
          <w:lang w:eastAsia="es-ES"/>
        </w:rPr>
      </w:pPr>
      <w:hyperlink w:anchor="_Toc117005168" w:history="1">
        <w:r w:rsidRPr="00E67D89">
          <w:rPr>
            <w:rStyle w:val="Hipervnculo"/>
            <w:noProof/>
          </w:rPr>
          <w:t>Tabla 5. Listado de componentes electrónicos etapa 2</w:t>
        </w:r>
        <w:r>
          <w:rPr>
            <w:noProof/>
            <w:webHidden/>
          </w:rPr>
          <w:tab/>
        </w:r>
        <w:r>
          <w:rPr>
            <w:noProof/>
            <w:webHidden/>
          </w:rPr>
          <w:fldChar w:fldCharType="begin"/>
        </w:r>
        <w:r>
          <w:rPr>
            <w:noProof/>
            <w:webHidden/>
          </w:rPr>
          <w:instrText xml:space="preserve"> PAGEREF _Toc117005168 \h </w:instrText>
        </w:r>
        <w:r>
          <w:rPr>
            <w:noProof/>
            <w:webHidden/>
          </w:rPr>
        </w:r>
        <w:r>
          <w:rPr>
            <w:noProof/>
            <w:webHidden/>
          </w:rPr>
          <w:fldChar w:fldCharType="separate"/>
        </w:r>
        <w:r>
          <w:rPr>
            <w:noProof/>
            <w:webHidden/>
          </w:rPr>
          <w:t>30</w:t>
        </w:r>
        <w:r>
          <w:rPr>
            <w:noProof/>
            <w:webHidden/>
          </w:rPr>
          <w:fldChar w:fldCharType="end"/>
        </w:r>
      </w:hyperlink>
    </w:p>
    <w:p w14:paraId="7BE17067" w14:textId="30816E73" w:rsidR="00897F84" w:rsidRDefault="00897F84">
      <w:pPr>
        <w:pStyle w:val="TDC1"/>
        <w:tabs>
          <w:tab w:val="right" w:leader="dot" w:pos="8494"/>
        </w:tabs>
        <w:rPr>
          <w:rFonts w:eastAsiaTheme="minorEastAsia"/>
          <w:noProof/>
          <w:lang w:eastAsia="es-ES"/>
        </w:rPr>
      </w:pPr>
      <w:hyperlink w:anchor="_Toc117005169" w:history="1">
        <w:r w:rsidRPr="00E67D89">
          <w:rPr>
            <w:rStyle w:val="Hipervnculo"/>
            <w:noProof/>
          </w:rPr>
          <w:t>Tabla 6. Listado de componentes electrónicos etapa 3</w:t>
        </w:r>
        <w:r>
          <w:rPr>
            <w:noProof/>
            <w:webHidden/>
          </w:rPr>
          <w:tab/>
        </w:r>
        <w:r>
          <w:rPr>
            <w:noProof/>
            <w:webHidden/>
          </w:rPr>
          <w:fldChar w:fldCharType="begin"/>
        </w:r>
        <w:r>
          <w:rPr>
            <w:noProof/>
            <w:webHidden/>
          </w:rPr>
          <w:instrText xml:space="preserve"> PAGEREF _Toc117005169 \h </w:instrText>
        </w:r>
        <w:r>
          <w:rPr>
            <w:noProof/>
            <w:webHidden/>
          </w:rPr>
        </w:r>
        <w:r>
          <w:rPr>
            <w:noProof/>
            <w:webHidden/>
          </w:rPr>
          <w:fldChar w:fldCharType="separate"/>
        </w:r>
        <w:r>
          <w:rPr>
            <w:noProof/>
            <w:webHidden/>
          </w:rPr>
          <w:t>31</w:t>
        </w:r>
        <w:r>
          <w:rPr>
            <w:noProof/>
            <w:webHidden/>
          </w:rPr>
          <w:fldChar w:fldCharType="end"/>
        </w:r>
      </w:hyperlink>
    </w:p>
    <w:p w14:paraId="20B332B6" w14:textId="12A21057"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1"/>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2"/>
          <w:pgSz w:w="11906" w:h="16838"/>
          <w:pgMar w:top="1418" w:right="1701" w:bottom="1418" w:left="1701" w:header="709" w:footer="709" w:gutter="0"/>
          <w:pgNumType w:start="1"/>
          <w:cols w:space="708"/>
          <w:docGrid w:linePitch="360"/>
        </w:sectPr>
      </w:pPr>
      <w:r>
        <w:fldChar w:fldCharType="begin"/>
      </w:r>
      <w:r>
        <w:instrText xml:space="preserve"> TC  "</w:instrText>
      </w:r>
      <w:bookmarkStart w:id="1" w:name="_Toc117015186"/>
      <w:r>
        <w:instrText>CAPÍTULO 1. INTRODUCCIÓN</w:instrText>
      </w:r>
      <w:bookmarkEnd w:id="1"/>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2" w:name="_Toc72861173"/>
      <w:r>
        <w:lastRenderedPageBreak/>
        <w:t>Historia</w:t>
      </w:r>
      <w:r w:rsidR="00922E1B">
        <w:t xml:space="preserve"> del movimiento</w:t>
      </w:r>
      <w:r>
        <w:t xml:space="preserve"> </w:t>
      </w:r>
      <w:bookmarkEnd w:id="2"/>
      <w:r w:rsidR="00D11D78">
        <w:t xml:space="preserve"> </w:t>
      </w:r>
      <w:r w:rsidR="00D11D78">
        <w:fldChar w:fldCharType="begin"/>
      </w:r>
      <w:r w:rsidR="00D11D78">
        <w:instrText xml:space="preserve"> TC  "</w:instrText>
      </w:r>
      <w:bookmarkStart w:id="3" w:name="_Toc117015187"/>
      <w:r w:rsidR="00D11D78">
        <w:instrText>1.</w:instrText>
      </w:r>
      <w:r w:rsidR="001B393B">
        <w:instrText>1</w:instrText>
      </w:r>
      <w:r w:rsidR="00D11D78">
        <w:tab/>
        <w:instrText>Historia</w:instrText>
      </w:r>
      <w:r w:rsidR="00922E1B">
        <w:instrText xml:space="preserve"> del movimiento</w:instrText>
      </w:r>
      <w:bookmarkEnd w:id="3"/>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5B6677D3"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A8FE6F"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w:t>
      </w:r>
      <w:r w:rsidR="00BC066C">
        <w:t>, c</w:t>
      </w:r>
      <w:r w:rsidR="009E1570">
        <w:t xml:space="preserve">uya función es diseñar y desarrollar </w:t>
      </w:r>
      <w:r>
        <w:t>máquinas y medios necesarios para el procesado de los plásticos</w:t>
      </w:r>
      <w:r w:rsidR="009E1570">
        <w:t xml:space="preserve">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107803EA" w:rsidR="00E67AD9" w:rsidRDefault="00E67AD9" w:rsidP="006C6FAE">
      <w:pPr>
        <w:ind w:firstLine="360"/>
        <w:jc w:val="both"/>
      </w:pPr>
      <w:r>
        <w:t xml:space="preserve">Actualmente el grupo Marea </w:t>
      </w:r>
      <w:proofErr w:type="spellStart"/>
      <w:r>
        <w:t>Plastic</w:t>
      </w:r>
      <w:proofErr w:type="spellEnd"/>
      <w:r>
        <w:t xml:space="preserve"> está recibiendo desechos plástic</w:t>
      </w:r>
      <w:r w:rsidR="0095484D">
        <w:t>os</w:t>
      </w:r>
      <w:r>
        <w:t xml:space="preserve">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4" w:name="_Toc72861174"/>
      <w:r>
        <w:t>Objetivo</w:t>
      </w:r>
      <w:bookmarkEnd w:id="4"/>
      <w:r w:rsidR="00D11D78">
        <w:fldChar w:fldCharType="begin"/>
      </w:r>
      <w:r w:rsidR="00D11D78">
        <w:instrText xml:space="preserve"> TC  "</w:instrText>
      </w:r>
      <w:bookmarkStart w:id="5" w:name="_Toc117015188"/>
      <w:r w:rsidR="001B393B">
        <w:instrText>1.</w:instrText>
      </w:r>
      <w:r w:rsidR="00D11D78">
        <w:instrText>2.</w:instrText>
      </w:r>
      <w:r w:rsidR="00D11D78">
        <w:tab/>
        <w:instrText>Objetivo</w:instrText>
      </w:r>
      <w:bookmarkEnd w:id="5"/>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07F1230A" w:rsidR="00355FE4" w:rsidRDefault="00953172" w:rsidP="006C6FAE">
      <w:pPr>
        <w:ind w:firstLine="360"/>
        <w:jc w:val="both"/>
      </w:pPr>
      <w:r>
        <w:t>La</w:t>
      </w:r>
      <w:r w:rsidR="00355FE4">
        <w:t xml:space="preserve"> idea principal es crear una máquina capaz de </w:t>
      </w:r>
      <w:r w:rsidR="001D415C">
        <w:t xml:space="preserve">reciclar </w:t>
      </w:r>
      <w:r w:rsidR="00355FE4">
        <w:t>el plástico que se usa en el día a día</w:t>
      </w:r>
      <w:r w:rsidR="001D415C">
        <w:t xml:space="preserve"> </w:t>
      </w:r>
      <w:r w:rsidR="00355FE4">
        <w:t xml:space="preserve">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DBCEFFC" w:rsidR="007B0C4E" w:rsidRDefault="00355FE4" w:rsidP="006C6FAE">
      <w:pPr>
        <w:ind w:firstLine="360"/>
        <w:jc w:val="both"/>
      </w:pPr>
      <w:r>
        <w:t xml:space="preserve">Se </w:t>
      </w:r>
      <w:r w:rsidR="001D415C">
        <w:t xml:space="preserve">utilizan </w:t>
      </w:r>
      <w:r>
        <w:t>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w:t>
      </w:r>
      <w:r w:rsidR="001D415C">
        <w:t>.</w:t>
      </w:r>
      <w:r w:rsidR="00412881">
        <w:t xml:space="preserve"> </w:t>
      </w:r>
      <w:r w:rsidR="001D415C">
        <w:t>L</w:t>
      </w:r>
      <w:r w:rsidR="00412881">
        <w:t xml:space="preserve">a extrusora se encarga de derretir el plástico y expulsarlo con forma de filamento. La bobinadora se encarga de controlar el espesor del filamento y bobinarlo en un rollo </w:t>
      </w:r>
      <w:r w:rsidR="007B0C4E">
        <w:t>vacío.</w:t>
      </w:r>
    </w:p>
    <w:p w14:paraId="10A4DB85" w14:textId="02D4E0BA" w:rsidR="002215A7" w:rsidRDefault="007B0C4E" w:rsidP="006C6FAE">
      <w:pPr>
        <w:ind w:firstLine="360"/>
        <w:jc w:val="both"/>
      </w:pPr>
      <w:r>
        <w:t>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w:t>
      </w:r>
      <w:r w:rsidR="001D415C">
        <w:t>.</w:t>
      </w:r>
      <w:r>
        <w:t xml:space="preserve"> </w:t>
      </w:r>
      <w:r w:rsidR="001D415C">
        <w:t>E</w:t>
      </w:r>
      <w:r>
        <w:t xml:space="preserve">ste es un espesor </w:t>
      </w:r>
      <w:r w:rsidR="002215A7">
        <w:t xml:space="preserve">común a la mayoría de </w:t>
      </w:r>
      <w:proofErr w:type="gramStart"/>
      <w:r w:rsidR="002215A7">
        <w:t>impresoras</w:t>
      </w:r>
      <w:proofErr w:type="gramEnd"/>
      <w:r w:rsidR="002215A7">
        <w:t xml:space="preserve"> 3D. Si el filamento tiene un espesor distinto afecta a la calidad del rollo</w:t>
      </w:r>
      <w:r w:rsidR="001D415C">
        <w:t xml:space="preserve">, provocando </w:t>
      </w:r>
      <w:r w:rsidR="002215A7">
        <w:t>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6" w:name="_Toc117015189"/>
      <w:r w:rsidR="001B393B">
        <w:instrText>1.</w:instrText>
      </w:r>
      <w:r w:rsidR="00D11D78">
        <w:instrText>3.</w:instrText>
      </w:r>
      <w:r w:rsidR="00D11D78">
        <w:tab/>
      </w:r>
      <w:r w:rsidR="00922E1B">
        <w:instrText>Plan de trabaj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63DB5265" w:rsidR="00922E1B" w:rsidRDefault="00922E1B" w:rsidP="006C6FAE">
      <w:pPr>
        <w:ind w:firstLine="360"/>
        <w:jc w:val="both"/>
      </w:pPr>
      <w:r w:rsidRPr="00922E1B">
        <w:t>La máquina se ha dividido en varias etapas o estaciones</w:t>
      </w:r>
      <w:r w:rsidR="001D415C">
        <w:t>,</w:t>
      </w:r>
      <w:r w:rsidRPr="00922E1B">
        <w:t xml:space="preserve"> </w:t>
      </w:r>
      <w:r w:rsidR="001D415C">
        <w:t xml:space="preserve">facilitando así </w:t>
      </w:r>
      <w:r w:rsidRPr="00922E1B">
        <w:t>su diseño y construcción. El primer paso que se ha realizado es diseñar las etapas y se han dividido en tres.</w:t>
      </w:r>
    </w:p>
    <w:p w14:paraId="2594932A" w14:textId="56F83F31" w:rsidR="00D406BB" w:rsidRDefault="00922E1B" w:rsidP="006C6FAE">
      <w:pPr>
        <w:ind w:firstLine="360"/>
        <w:jc w:val="both"/>
      </w:pPr>
      <w:r w:rsidRPr="00922E1B">
        <w:t>La primera etapa</w:t>
      </w:r>
      <w:r w:rsidR="002573F2">
        <w:t>,</w:t>
      </w:r>
      <w:r w:rsidRPr="00922E1B">
        <w:t xml:space="preserve">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30753E99" w:rsidR="00922E1B" w:rsidRDefault="00922E1B" w:rsidP="006C6FAE">
      <w:pPr>
        <w:ind w:firstLine="360"/>
        <w:jc w:val="both"/>
      </w:pPr>
      <w:r w:rsidRPr="00922E1B">
        <w:t>La segunda estación, se encarga de controlar el diámetro. Para realizar esta tarea se ha creado un sensor de espesor que</w:t>
      </w:r>
      <w:r w:rsidR="002573F2">
        <w:t xml:space="preserve"> funciona</w:t>
      </w:r>
      <w:r w:rsidRPr="00922E1B">
        <w:t xml:space="preserve"> a través de rodamientos y un sistema de palancas</w:t>
      </w:r>
      <w:r w:rsidR="002573F2">
        <w:t>.</w:t>
      </w:r>
      <w:r w:rsidRPr="00922E1B">
        <w:t xml:space="preserve"> </w:t>
      </w:r>
      <w:r w:rsidR="002573F2">
        <w:t>S</w:t>
      </w:r>
      <w:r w:rsidRPr="00922E1B">
        <w:t>egún el espesor del hilo</w:t>
      </w:r>
      <w:r w:rsidR="002573F2">
        <w:t>,</w:t>
      </w:r>
      <w:r w:rsidRPr="00922E1B">
        <w:t xml:space="preserve">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w:t>
      </w:r>
      <w:r w:rsidR="002573F2">
        <w:t>medido por el</w:t>
      </w:r>
      <w:r w:rsidRPr="00922E1B">
        <w:t xml:space="preserve"> sensor. A mayor diámetro más tensión se ha de ejercer para reducir el espesor del </w:t>
      </w:r>
      <w:r w:rsidR="002573F2">
        <w:t>filamento</w:t>
      </w:r>
      <w:r w:rsidRPr="00922E1B">
        <w:t>.</w:t>
      </w:r>
    </w:p>
    <w:p w14:paraId="57C28982" w14:textId="1CEF4136" w:rsidR="00922E1B" w:rsidRDefault="00922E1B" w:rsidP="006C6FAE">
      <w:pPr>
        <w:ind w:firstLine="360"/>
        <w:jc w:val="both"/>
      </w:pPr>
      <w:r w:rsidRPr="00922E1B">
        <w:t>Si el diámetro es correcto, se mantendrá la tensión actual y si el diámetro es menor se baja la tensión.</w:t>
      </w:r>
    </w:p>
    <w:p w14:paraId="6FB13024" w14:textId="629FA67E" w:rsidR="00922E1B" w:rsidRDefault="00922E1B" w:rsidP="006C6FAE">
      <w:pPr>
        <w:ind w:firstLine="360"/>
        <w:jc w:val="both"/>
      </w:pPr>
      <w:r w:rsidRPr="00922E1B">
        <w:t>La última estación</w:t>
      </w:r>
      <w:r w:rsidR="002573F2">
        <w:t>,</w:t>
      </w:r>
      <w:r w:rsidRPr="00922E1B">
        <w:t xml:space="preserve">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19F10010" w:rsidR="00922E1B" w:rsidRDefault="00922E1B" w:rsidP="006C6FAE">
      <w:pPr>
        <w:ind w:firstLine="360"/>
        <w:jc w:val="both"/>
      </w:pPr>
      <w:r w:rsidRPr="00922E1B">
        <w:t>Una vez desarrollado el planteamiento de la máquina, se debe de montar una maqueta funcional, que s</w:t>
      </w:r>
      <w:r w:rsidR="002573F2">
        <w:t>irva</w:t>
      </w:r>
      <w:r w:rsidRPr="00922E1B">
        <w:t xml:space="preserve"> de prueba. La idea es que esta maqueta sea</w:t>
      </w:r>
      <w:r w:rsidR="002573F2">
        <w:t xml:space="preserve"> capaz de bobinar</w:t>
      </w:r>
      <w:r w:rsidRPr="00922E1B">
        <w:t xml:space="preserve">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760F565C" w:rsidR="00922E1B" w:rsidRDefault="00922E1B" w:rsidP="006C6FAE">
      <w:pPr>
        <w:ind w:firstLine="360"/>
        <w:jc w:val="both"/>
        <w:sectPr w:rsidR="00922E1B" w:rsidSect="00D406BB">
          <w:footerReference w:type="default" r:id="rId13"/>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w:t>
      </w:r>
      <w:r w:rsidR="002573F2">
        <w:t xml:space="preserve"> y</w:t>
      </w:r>
      <w:r w:rsidRPr="00922E1B">
        <w:t xml:space="preserve">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4"/>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7" w:name="_Toc117015190"/>
      <w:r>
        <w:rPr>
          <w:sz w:val="96"/>
          <w:szCs w:val="96"/>
        </w:rPr>
        <w:instrText xml:space="preserve">CAPÍTULO 2. </w:instrText>
      </w:r>
      <w:r w:rsidR="00462B8A">
        <w:rPr>
          <w:sz w:val="96"/>
          <w:szCs w:val="96"/>
        </w:rPr>
        <w:instrText>DISEÑO DE LAS ETAPAS</w:instrText>
      </w:r>
      <w:bookmarkEnd w:id="7"/>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8" w:name="_Toc117015191"/>
      <w:r w:rsidR="004905BE">
        <w:instrText>2</w:instrText>
      </w:r>
      <w:r w:rsidR="00D11D78">
        <w:instrText>.</w:instrText>
      </w:r>
      <w:r w:rsidR="00D11D78">
        <w:tab/>
      </w:r>
      <w:r>
        <w:instrText>Diseño</w:instrText>
      </w:r>
      <w:bookmarkEnd w:id="8"/>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0A68C8D5"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203F47AE" w:rsidR="00DA6CC4" w:rsidRDefault="00DA6CC4" w:rsidP="006C6FAE">
      <w:pPr>
        <w:ind w:firstLine="360"/>
        <w:jc w:val="both"/>
      </w:pPr>
      <w:r>
        <w:t xml:space="preserve">Por último, se concluirá la solución aportada y se diseñarán las piezas necesarias para la máquina. Estas piezas serán diseñadas </w:t>
      </w:r>
      <w:r w:rsidR="00F15EDD">
        <w:t>con</w:t>
      </w:r>
      <w:r>
        <w:t xml:space="preserve">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9" w:name="_Toc117015192"/>
      <w:r w:rsidR="004905BE">
        <w:instrText>2</w:instrText>
      </w:r>
      <w:r w:rsidR="00D11D78">
        <w:instrText>.1.</w:instrText>
      </w:r>
      <w:r w:rsidR="00D11D78">
        <w:tab/>
      </w:r>
      <w:r w:rsidR="00847428">
        <w:instrText>Estudio y análisis de posibles soluciones</w:instrText>
      </w:r>
      <w:bookmarkEnd w:id="9"/>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8878155" w:rsidR="00137934" w:rsidRDefault="00137934" w:rsidP="006C6FAE">
      <w:pPr>
        <w:ind w:firstLine="360"/>
        <w:jc w:val="both"/>
      </w:pPr>
      <w:r>
        <w:tab/>
        <w:t>La primera etapa se encarga de enfriar el filamento de plástico</w:t>
      </w:r>
      <w:r w:rsidR="008E2561">
        <w:t>.</w:t>
      </w:r>
    </w:p>
    <w:p w14:paraId="28A49936" w14:textId="3717D65D" w:rsidR="00137934" w:rsidRDefault="00137934" w:rsidP="006C6FAE">
      <w:pPr>
        <w:ind w:firstLine="360"/>
        <w:jc w:val="both"/>
      </w:pPr>
      <w:r>
        <w:tab/>
        <w:t>La segunda etapa se encarga de controlar el espesor</w:t>
      </w:r>
      <w:r w:rsidR="008E2561">
        <w:t>.</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717961A8"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0" w:name="_Toc117015193"/>
      <w:r w:rsidR="004905BE">
        <w:instrText>2</w:instrText>
      </w:r>
      <w:r w:rsidR="00D11D78">
        <w:instrText>.1.1.</w:instrText>
      </w:r>
      <w:r w:rsidR="00D11D78">
        <w:tab/>
      </w:r>
      <w:r>
        <w:instrText>Primera etapa</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0ABEF226" w:rsidR="00986223" w:rsidRDefault="00986223" w:rsidP="006C6FAE">
      <w:pPr>
        <w:ind w:firstLine="360"/>
        <w:jc w:val="both"/>
      </w:pPr>
      <w:r>
        <w:t>La refrigeración líquida es simple, solo hace falta un compartimento sellado donde se encuentra el líquido y el filamento entra en este compartimento</w:t>
      </w:r>
      <w:r w:rsidR="006F19F1">
        <w:t xml:space="preserve"> así</w:t>
      </w:r>
      <w:r>
        <w:t xml:space="preserve"> </w:t>
      </w:r>
      <w:r w:rsidR="006F19F1">
        <w:t>enfriándose</w:t>
      </w:r>
      <w:r>
        <w:t>. El problema principal</w:t>
      </w:r>
      <w:r w:rsidR="006F19F1">
        <w:t>,</w:t>
      </w:r>
      <w:r>
        <w:t xml:space="preserve"> es que es un poco complicado de controlar. Se podría controlar la temperatura del líquido y con eso se controlaría la temperatura de salida del filamento.</w:t>
      </w:r>
    </w:p>
    <w:p w14:paraId="603E16E4" w14:textId="2A09F35E" w:rsidR="00986223" w:rsidRDefault="00986223" w:rsidP="006C6FAE">
      <w:pPr>
        <w:ind w:firstLine="360"/>
        <w:jc w:val="both"/>
      </w:pPr>
      <w:r>
        <w:t>La refrigeración líquida también es algo compleja de manejar, ya</w:t>
      </w:r>
      <w:r w:rsidR="006F19F1">
        <w:t xml:space="preserve"> al</w:t>
      </w:r>
      <w:r>
        <w:t xml:space="preserve"> que tener un compartimento lleno de líquido es algo que puede producir problemas a largo plazo. Se podría picar el material con el que </w:t>
      </w:r>
      <w:r w:rsidR="007B0F48">
        <w:t>está</w:t>
      </w:r>
      <w:r>
        <w:t xml:space="preserve"> hecho el compartimento y tener fugas</w:t>
      </w:r>
      <w:r w:rsidR="006F19F1">
        <w:t>,</w:t>
      </w:r>
      <w:r>
        <w:t xml:space="preserve"> </w:t>
      </w:r>
      <w:r w:rsidR="006F19F1">
        <w:t>e</w:t>
      </w:r>
      <w:r>
        <w:t>sto puede provocar que no se controle bien la temperatura o incluso hacer algún cortocircuito con algún componente el</w:t>
      </w:r>
      <w:r w:rsidR="0033765E">
        <w:t>e</w:t>
      </w:r>
      <w:r>
        <w:t>ctr</w:t>
      </w:r>
      <w:r w:rsidR="0033765E">
        <w:t>ónico</w:t>
      </w:r>
      <w:r>
        <w:t>. Para evitar esto</w:t>
      </w:r>
      <w:r w:rsidR="006F19F1">
        <w:t>,</w:t>
      </w:r>
      <w:r>
        <w:t xml:space="preserve"> se debe usar líquidos dieléctricos</w:t>
      </w:r>
      <w:r w:rsidR="006F19F1">
        <w:t>, e</w:t>
      </w:r>
      <w:r>
        <w:t xml:space="preserve">s decir, líquidos que no conduzcan la electricidad. </w:t>
      </w:r>
      <w:proofErr w:type="gramStart"/>
      <w:r>
        <w:t>Como</w:t>
      </w:r>
      <w:proofErr w:type="gramEnd"/>
      <w:r>
        <w:t xml:space="preserve"> por ejemplo</w:t>
      </w:r>
      <w:r w:rsidR="006F19F1">
        <w:t>,</w:t>
      </w:r>
      <w:r>
        <w:t xml:space="preserve"> el agua destilada</w:t>
      </w:r>
      <w:r w:rsidR="00A273EA">
        <w:t xml:space="preserve">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5"/>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1" w:name="_Toc117015165"/>
      <w:r w:rsidRPr="00A54CBB">
        <w:instrText xml:space="preserve">Figura 1. </w:instrText>
      </w:r>
      <w:r>
        <w:instrText>Refrigeración líquida para filamento 3D</w:instrText>
      </w:r>
      <w:bookmarkEnd w:id="11"/>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0507544D" w:rsidR="00A273EA" w:rsidRDefault="00A273EA" w:rsidP="006C6FAE">
      <w:pPr>
        <w:ind w:firstLine="360"/>
        <w:jc w:val="both"/>
      </w:pPr>
      <w:r>
        <w:t xml:space="preserve">La refrigeración por aire es más simple de manejar y controlar, ya que </w:t>
      </w:r>
      <w:r w:rsidR="00797333">
        <w:t>este tipo de</w:t>
      </w:r>
      <w:r>
        <w:t xml:space="preserve"> refrigeración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2" w:name="_Toc117015166"/>
      <w:r w:rsidRPr="00A54CBB">
        <w:instrText xml:space="preserve">Figura </w:instrText>
      </w:r>
      <w:r w:rsidR="00AF73B7">
        <w:instrText>2</w:instrText>
      </w:r>
      <w:r w:rsidRPr="00A54CBB">
        <w:instrText xml:space="preserve">. </w:instrText>
      </w:r>
      <w:r w:rsidR="00AF73B7">
        <w:instrText>Refrigeración por aire para filamento 3D</w:instrText>
      </w:r>
      <w:bookmarkEnd w:id="12"/>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3" w:name="_Toc117015194"/>
      <w:r w:rsidR="004905BE">
        <w:instrText>2</w:instrText>
      </w:r>
      <w:r w:rsidR="00290C90">
        <w:instrText>.1.2.</w:instrText>
      </w:r>
      <w:r w:rsidR="00290C90">
        <w:tab/>
      </w:r>
      <w:r>
        <w:instrText>Segunda etapa</w:instrText>
      </w:r>
      <w:bookmarkEnd w:id="13"/>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60B37954"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w:t>
      </w:r>
      <w:r w:rsidR="00797333">
        <w:t xml:space="preserve"> y</w:t>
      </w:r>
      <w:r w:rsidR="00C70BC7">
        <w:t xml:space="preserve"> se van a analizar dos posibles soluciones. Ambas soluciones se basan en controlar la tensión del filamento. Al variar la tensión del filamento, se puede variar el espesor. </w:t>
      </w:r>
    </w:p>
    <w:p w14:paraId="0FE6CBB3" w14:textId="1AF837F2" w:rsidR="003157D7" w:rsidRDefault="003157D7" w:rsidP="006C6FAE">
      <w:pPr>
        <w:ind w:firstLine="360"/>
        <w:jc w:val="both"/>
      </w:pPr>
      <w:r>
        <w:t>Existen varias formas de aplicar tensión al filamento, una de ellas es modificando la velocidad</w:t>
      </w:r>
      <w:r w:rsidR="00797333">
        <w:t xml:space="preserve"> de los motores que mueven el filamento. E</w:t>
      </w:r>
      <w:r>
        <w:t>sto aplica</w:t>
      </w:r>
      <w:r w:rsidR="00797333">
        <w:t xml:space="preserve"> una fuerza de</w:t>
      </w:r>
      <w:r>
        <w:t xml:space="preserve">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17"/>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4" w:name="_Toc117015167"/>
      <w:r w:rsidRPr="00A54CBB">
        <w:instrText xml:space="preserve">Figura </w:instrText>
      </w:r>
      <w:r>
        <w:instrText>3</w:instrText>
      </w:r>
      <w:r w:rsidRPr="00A54CBB">
        <w:instrText xml:space="preserve">. </w:instrText>
      </w:r>
      <w:r>
        <w:instrText>Tensión aplicando tracción</w:instrText>
      </w:r>
      <w:bookmarkEnd w:id="14"/>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F870F76"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5F40070F" w:rsidR="00DA0D84" w:rsidRDefault="00DA0D84" w:rsidP="006C6FAE">
      <w:pPr>
        <w:ind w:firstLine="360"/>
        <w:jc w:val="both"/>
      </w:pPr>
      <w:r>
        <w:t>Otra posible solución</w:t>
      </w:r>
      <w:r w:rsidR="008268B7">
        <w:t xml:space="preserve"> es aplicar una tensión directamente en el filamento, de forma similar </w:t>
      </w:r>
      <w:r w:rsidR="00797333">
        <w:t>al</w:t>
      </w:r>
      <w:r w:rsidR="008268B7">
        <w:t xml:space="preserve"> control </w:t>
      </w:r>
      <w:r w:rsidR="00797333">
        <w:t>de</w:t>
      </w:r>
      <w:r w:rsidR="008268B7">
        <w:t xml:space="preserve">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18"/>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5" w:name="_Toc117015168"/>
      <w:r w:rsidRPr="00A54CBB">
        <w:instrText xml:space="preserve">Figura </w:instrText>
      </w:r>
      <w:r>
        <w:instrText>4</w:instrText>
      </w:r>
      <w:r w:rsidRPr="00A54CBB">
        <w:instrText xml:space="preserve">. </w:instrText>
      </w:r>
      <w:r>
        <w:instrText>Tensión aplicando fuerza</w:instrText>
      </w:r>
      <w:bookmarkEnd w:id="15"/>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TC  "</w:instrText>
      </w:r>
      <w:bookmarkStart w:id="16" w:name="_Toc117015169"/>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6"/>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36966FBF" w:rsidR="00945FBF" w:rsidRDefault="00945FBF" w:rsidP="008E50E0">
      <w:pPr>
        <w:ind w:firstLine="360"/>
        <w:jc w:val="both"/>
      </w:pPr>
      <w:r>
        <w:t xml:space="preserve">El sistema no lineal de control de espesor se usa para el control de espesor en láminas de acero. </w:t>
      </w:r>
      <w:r w:rsidR="008E50E0">
        <w:t>Un sensor preciso toma la medida del e</w:t>
      </w:r>
      <w:r w:rsidR="00797333">
        <w:t>s</w:t>
      </w:r>
      <w:r w:rsidR="008E50E0">
        <w:t>pesor de la plancha y un controlador calcula el ángulo que debe de tener el eje pivotante para moldear la plancha</w:t>
      </w:r>
      <w:r w:rsidR="004E404C">
        <w:t>,</w:t>
      </w:r>
      <w:r w:rsidR="008E50E0">
        <w:t xml:space="preserve"> ajusta</w:t>
      </w:r>
      <w:r w:rsidR="004E404C">
        <w:t>ndo</w:t>
      </w:r>
      <w:r w:rsidR="008E50E0">
        <w:t xml:space="preserve">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xml:space="preserve">” (es el punto de apoyo de la plancha que se mueve para ejercer la tensión, Circunferencia B en la figura 5). En cambio, esto no es necesario para el filamento, no hace falta un cilindro alargado, solo hace falta un pequeño cilindro con unas guías para que no se </w:t>
      </w:r>
      <w:r w:rsidR="004E404C">
        <w:t>s</w:t>
      </w:r>
      <w:r w:rsidR="008E50E0">
        <w:t>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0"/>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17" w:name="_Toc117015170"/>
      <w:r w:rsidRPr="00A54CBB">
        <w:instrText xml:space="preserve">Figura </w:instrText>
      </w:r>
      <w:r>
        <w:instrText>6</w:instrText>
      </w:r>
      <w:r w:rsidR="00FC3D26">
        <w:instrText>. Soporte de dial digital, creado por dy chen</w:instrText>
      </w:r>
      <w:bookmarkEnd w:id="17"/>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1"/>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18" w:name="_Toc117015171"/>
      <w:r w:rsidRPr="00A54CBB">
        <w:instrText xml:space="preserve">Figura </w:instrText>
      </w:r>
      <w:r>
        <w:instrText>7</w:instrText>
      </w:r>
      <w:r w:rsidRPr="00A54CBB">
        <w:instrText xml:space="preserve">. </w:instrText>
      </w:r>
      <w:r w:rsidR="00FC3D26">
        <w:instrText>Sensor de espesor, efecto hall</w:instrText>
      </w:r>
      <w:bookmarkEnd w:id="18"/>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19" w:name="_Toc117015195"/>
      <w:r w:rsidR="004905BE">
        <w:instrText>2</w:instrText>
      </w:r>
      <w:r w:rsidR="00290C90">
        <w:instrText>.1.3.</w:instrText>
      </w:r>
      <w:r w:rsidR="00290C90">
        <w:tab/>
      </w:r>
      <w:r>
        <w:instrText>Tercera etapa</w:instrText>
      </w:r>
      <w:bookmarkEnd w:id="19"/>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0B4CCCAE"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1C54F785"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0" w:name="_Toc117015172"/>
      <w:r w:rsidRPr="00A54CBB">
        <w:instrText xml:space="preserve">Figura </w:instrText>
      </w:r>
      <w:r>
        <w:instrText>8</w:instrText>
      </w:r>
      <w:r w:rsidRPr="00A54CBB">
        <w:instrText xml:space="preserve">. </w:instrText>
      </w:r>
      <w:r>
        <w:instrText>Soporte bobina</w:instrText>
      </w:r>
      <w:bookmarkEnd w:id="20"/>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1" w:name="_Toc117015196"/>
      <w:r w:rsidR="004905BE">
        <w:instrText>2</w:instrText>
      </w:r>
      <w:r w:rsidR="00290C90">
        <w:instrText>.2.</w:instrText>
      </w:r>
      <w:r w:rsidR="00290C90">
        <w:tab/>
      </w:r>
      <w:r>
        <w:instrText>Soluciones concluidas</w:instrText>
      </w:r>
      <w:bookmarkEnd w:id="21"/>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7FC7FCD5"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7AAA6DBD"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rsidR="004218F1">
        <w:t>, d</w:t>
      </w:r>
      <w:r>
        <w:t xml:space="preserve">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2" w:name="_Toc117015197"/>
      <w:r w:rsidR="004905BE">
        <w:instrText>2</w:instrText>
      </w:r>
      <w:r w:rsidR="00290C90">
        <w:instrText>.2.1.</w:instrText>
      </w:r>
      <w:r w:rsidR="00290C90">
        <w:tab/>
      </w:r>
      <w:r>
        <w:instrText>Solución primera etapa</w:instrText>
      </w:r>
      <w:bookmarkEnd w:id="22"/>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43B76BAB" w:rsidR="009D0E69" w:rsidRDefault="009D0E69" w:rsidP="006C6FAE">
      <w:pPr>
        <w:ind w:firstLine="360"/>
        <w:jc w:val="both"/>
      </w:pPr>
      <w:r>
        <w:t>Por último, se necesita un soporte de la refrigeración, por el</w:t>
      </w:r>
      <w:r w:rsidR="004218F1">
        <w:t xml:space="preserve"> que</w:t>
      </w:r>
      <w:r>
        <w:t xml:space="preserve"> </w:t>
      </w:r>
      <w:r w:rsidR="004218F1">
        <w:t xml:space="preserve">el </w:t>
      </w:r>
      <w:r>
        <w:t>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3" w:name="_Toc117015173"/>
      <w:r>
        <w:instrText xml:space="preserve">Figura </w:instrText>
      </w:r>
      <w:r w:rsidR="00121AFE">
        <w:instrText>9</w:instrText>
      </w:r>
      <w:r>
        <w:instrText xml:space="preserve">. </w:instrText>
      </w:r>
      <w:r w:rsidR="009D0E69">
        <w:instrText>Sistema de refrigeración</w:instrText>
      </w:r>
      <w:bookmarkEnd w:id="23"/>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42136741" w:rsidR="00775E72" w:rsidRDefault="00775E72" w:rsidP="006C6FAE">
      <w:pPr>
        <w:ind w:firstLine="360"/>
        <w:jc w:val="both"/>
      </w:pPr>
      <w:r>
        <w:t>Para finalizar se ha diseñado un pequeño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4" w:name="_Toc117015198"/>
      <w:r w:rsidR="004905BE">
        <w:instrText>2</w:instrText>
      </w:r>
      <w:r w:rsidR="00554FC9">
        <w:instrText>.2.2.</w:instrText>
      </w:r>
      <w:r w:rsidR="00554FC9">
        <w:tab/>
      </w:r>
      <w:r>
        <w:instrText>Solución segunda etapa</w:instrText>
      </w:r>
      <w:bookmarkEnd w:id="24"/>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573B0DE2"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TC  "</w:instrText>
      </w:r>
      <w:bookmarkStart w:id="25" w:name="_Toc117015174"/>
      <w:r>
        <w:instrText>Figura 10. Segunda etapa</w:instrText>
      </w:r>
      <w:bookmarkEnd w:id="25"/>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TC  "</w:instrText>
      </w:r>
      <w:bookmarkStart w:id="26" w:name="_Toc117015175"/>
      <w:r w:rsidR="003904EA">
        <w:instrText>Figura 11. Soporte de rodamiento en el pivote de rotación</w:instrText>
      </w:r>
      <w:bookmarkEnd w:id="26"/>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0C2A11D4" w:rsidR="006275F2" w:rsidRDefault="006275F2" w:rsidP="006C6FAE">
      <w:pPr>
        <w:ind w:firstLine="360"/>
        <w:jc w:val="both"/>
      </w:pPr>
      <w:r>
        <w:t>El rodamiento consta de un soporte con una entrada hexagonal para una tuerca y además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27" w:name="_Toc117015176"/>
      <w:r>
        <w:instrText>Figura 1</w:instrText>
      </w:r>
      <w:r w:rsidR="00EA1C31">
        <w:instrText>2</w:instrText>
      </w:r>
      <w:r>
        <w:instrText>A. Soporte guía principio</w:instrText>
      </w:r>
      <w:bookmarkEnd w:id="27"/>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8" w:name="_Toc117015177"/>
      <w:r>
        <w:instrText>Figura 1</w:instrText>
      </w:r>
      <w:r w:rsidR="00EA1C31">
        <w:instrText>2</w:instrText>
      </w:r>
      <w:r>
        <w:instrText>B. Soporte guía final</w:instrText>
      </w:r>
      <w:bookmarkEnd w:id="28"/>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12CABFFE"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s de altura variable, esto se debe a un mejor ajuste y así poder ajustar mejor las tensiones que se van a ejercer</w:t>
      </w:r>
      <w:r w:rsidR="004218F1">
        <w:t>. C</w:t>
      </w:r>
      <w:r w:rsidR="004A0CB2">
        <w:t>uanto más arriba esté menos tensión ejercerá el motor</w:t>
      </w:r>
      <w:r w:rsidR="004218F1">
        <w:t>,</w:t>
      </w:r>
      <w:r w:rsidR="004A0CB2">
        <w:t xml:space="preserve"> </w:t>
      </w:r>
      <w:r w:rsidR="004218F1">
        <w:t>d</w:t>
      </w:r>
      <w:r w:rsidR="004A0CB2">
        <w:t xml:space="preserve">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0734246E" w:rsidR="004E0195" w:rsidRDefault="004E0195"/>
    <w:p w14:paraId="03D14585" w14:textId="7CF07601" w:rsidR="00B6411D" w:rsidRDefault="00A70EC8" w:rsidP="001B393B">
      <w:pPr>
        <w:pStyle w:val="Ttulo4"/>
        <w:numPr>
          <w:ilvl w:val="2"/>
          <w:numId w:val="9"/>
        </w:numPr>
      </w:pPr>
      <w:bookmarkStart w:id="29" w:name="_Toc72861184"/>
      <w:r>
        <w:t>Solución tercera etapa</w:t>
      </w:r>
      <w:r w:rsidR="004E0195">
        <w:t xml:space="preserve"> </w:t>
      </w:r>
      <w:bookmarkEnd w:id="29"/>
      <w:r w:rsidR="00554FC9">
        <w:fldChar w:fldCharType="begin"/>
      </w:r>
      <w:r w:rsidR="00554FC9">
        <w:instrText xml:space="preserve"> </w:instrText>
      </w:r>
      <w:proofErr w:type="gramStart"/>
      <w:r w:rsidR="00554FC9">
        <w:instrText>TC  "</w:instrText>
      </w:r>
      <w:bookmarkStart w:id="30" w:name="_Toc117015199"/>
      <w:proofErr w:type="gramEnd"/>
      <w:r w:rsidR="004905BE">
        <w:instrText>2</w:instrText>
      </w:r>
      <w:r w:rsidR="00554FC9">
        <w:instrText>.2.3.</w:instrText>
      </w:r>
      <w:r w:rsidR="00554FC9">
        <w:tab/>
      </w:r>
      <w:r>
        <w:instrText>Solución tercera etapa</w:instrText>
      </w:r>
      <w:bookmarkEnd w:id="30"/>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71E1845C"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w:t>
      </w:r>
      <w:r w:rsidR="004218F1">
        <w:t xml:space="preserve">optado por </w:t>
      </w:r>
      <w:r w:rsidR="00BC6880">
        <w:t>colocarlo en la mesa atornillado</w:t>
      </w:r>
      <w:r w:rsidR="004218F1">
        <w:t>, para simplificar el modelo del soporte.</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lastRenderedPageBreak/>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1" w:name="_Toc117015178"/>
      <w:r w:rsidR="006644BD">
        <w:instrText>Figura 13. Engranajes.</w:instrText>
      </w:r>
      <w:bookmarkEnd w:id="31"/>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5DBDE3C9"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6975836D" w:rsidR="00925C25" w:rsidRDefault="0035772A" w:rsidP="006C6FAE">
      <w:pPr>
        <w:ind w:firstLine="360"/>
        <w:jc w:val="both"/>
        <w:rPr>
          <w:rFonts w:eastAsiaTheme="minorEastAsia"/>
        </w:rPr>
      </w:pPr>
      <w:r>
        <w:rPr>
          <w:rFonts w:eastAsiaTheme="minorEastAsia"/>
        </w:rPr>
        <w:t>A continuación</w:t>
      </w:r>
      <w:r w:rsidR="009B2B91">
        <w:rPr>
          <w:rFonts w:eastAsiaTheme="minorEastAsia"/>
        </w:rPr>
        <w:t>,</w:t>
      </w:r>
      <w:r>
        <w:rPr>
          <w:rFonts w:eastAsiaTheme="minorEastAsia"/>
        </w:rPr>
        <w:t xml:space="preserve"> </w:t>
      </w:r>
      <w:r w:rsidR="009B2B91">
        <w:rPr>
          <w:rFonts w:eastAsiaTheme="minorEastAsia"/>
        </w:rPr>
        <w:t>s</w:t>
      </w:r>
      <w:r>
        <w:rPr>
          <w:rFonts w:eastAsiaTheme="minorEastAsia"/>
        </w:rPr>
        <w:t xml:space="preserve">e modela el soporte. Para realizar esta tarea se necesita conocer las medidas del orificio de la bobina. Usando varios modelos de bobina, se obtiene que el orificio de media tiene </w:t>
      </w:r>
      <w:r w:rsidR="009B2B91">
        <w:rPr>
          <w:rFonts w:eastAsiaTheme="minorEastAsia"/>
        </w:rPr>
        <w:t>53</w:t>
      </w:r>
      <w:r>
        <w:rPr>
          <w:rFonts w:eastAsiaTheme="minorEastAsia"/>
        </w:rPr>
        <w:t>mm</w:t>
      </w:r>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5FBC724D" w:rsidR="0035772A" w:rsidRPr="0035772A" w:rsidRDefault="00925C25" w:rsidP="006C6FAE">
      <w:pPr>
        <w:ind w:firstLine="360"/>
        <w:jc w:val="both"/>
        <w:rPr>
          <w:rFonts w:eastAsiaTheme="minorEastAsia"/>
        </w:rPr>
      </w:pPr>
      <w:r>
        <w:rPr>
          <w:rFonts w:eastAsiaTheme="minorEastAsia"/>
        </w:rPr>
        <w:t xml:space="preserve">Otra solución posible es usar algún punto de apoyo para impulsar la bobina. Si </w:t>
      </w:r>
      <w:r w:rsidR="009B2B91">
        <w:rPr>
          <w:rFonts w:eastAsiaTheme="minorEastAsia"/>
        </w:rPr>
        <w:t>s</w:t>
      </w:r>
      <w:r>
        <w:rPr>
          <w:rFonts w:eastAsiaTheme="minorEastAsia"/>
        </w:rPr>
        <w:t xml:space="preserve">e observa varios modelos de bobinas (Véase en la figura 14) existe un hueco pequeño. Si se usara un pasante pequeño, este podría impulsar sin problemas a la bobina. El problema </w:t>
      </w:r>
      <w:r w:rsidR="009B2B91">
        <w:rPr>
          <w:rFonts w:eastAsiaTheme="minorEastAsia"/>
        </w:rPr>
        <w:t xml:space="preserve">de </w:t>
      </w:r>
      <w:r>
        <w:rPr>
          <w:rFonts w:eastAsiaTheme="minorEastAsia"/>
        </w:rPr>
        <w:t>este hueco</w:t>
      </w:r>
      <w:r w:rsidR="009B2B91">
        <w:rPr>
          <w:rFonts w:eastAsiaTheme="minorEastAsia"/>
        </w:rPr>
        <w:t xml:space="preserve"> es que no están situados en la misma posición en todas las bobinas ni tienen la misma dimensión</w:t>
      </w:r>
      <w:r>
        <w:rPr>
          <w:rFonts w:eastAsiaTheme="minorEastAsia"/>
        </w:rPr>
        <w:t xml:space="preserve">. </w:t>
      </w:r>
      <w:r>
        <w:rPr>
          <w:rFonts w:eastAsiaTheme="minorEastAsia"/>
        </w:rPr>
        <w:lastRenderedPageBreak/>
        <w:t>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32" w:name="_Toc117015179"/>
      <w:r w:rsidR="006644BD">
        <w:instrText>Figura 14. Diferentes bobinas.</w:instrText>
      </w:r>
      <w:bookmarkEnd w:id="32"/>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3AEFE080" w:rsidR="00023B45" w:rsidRPr="00023B45" w:rsidRDefault="000F5150" w:rsidP="006C6FAE">
      <w:pPr>
        <w:ind w:firstLine="360"/>
        <w:jc w:val="both"/>
        <w:rPr>
          <w:rFonts w:eastAsiaTheme="minorEastAsia"/>
        </w:rPr>
      </w:pPr>
      <w:r>
        <w:rPr>
          <w:rFonts w:eastAsiaTheme="minorEastAsia"/>
        </w:rPr>
        <w:t>Para evitar rozamientos y problemas con la fricción</w:t>
      </w:r>
      <w:r w:rsidR="009B2B91">
        <w:rPr>
          <w:rFonts w:eastAsiaTheme="minorEastAsia"/>
        </w:rPr>
        <w:t>,</w:t>
      </w:r>
      <w:r>
        <w:rPr>
          <w:rFonts w:eastAsiaTheme="minorEastAsia"/>
        </w:rPr>
        <w:t xml:space="preserve"> se ha usado un poco de grasa de litio</w:t>
      </w:r>
      <w:r w:rsidR="006644BD">
        <w:rPr>
          <w:rFonts w:eastAsiaTheme="minorEastAsia"/>
        </w:rPr>
        <w:t>, mejorando la efectividad, y disminuyendo el esfuerzo del motor.</w:t>
      </w:r>
    </w:p>
    <w:p w14:paraId="1B486C3D" w14:textId="41531EDC" w:rsidR="00FE75F6" w:rsidRDefault="002A35FA" w:rsidP="002A35FA">
      <w:pPr>
        <w:jc w:val="center"/>
      </w:pPr>
      <w:r>
        <w:rPr>
          <w:noProof/>
        </w:rPr>
        <w:drawing>
          <wp:inline distT="0" distB="0" distL="0" distR="0" wp14:anchorId="2E3BE7B2" wp14:editId="692FEF99">
            <wp:extent cx="2286000" cy="3137082"/>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475" t="3090" r="6867" b="20129"/>
                    <a:stretch/>
                  </pic:blipFill>
                  <pic:spPr bwMode="auto">
                    <a:xfrm>
                      <a:off x="0" y="0"/>
                      <a:ext cx="2299499" cy="3155606"/>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33" w:name="_Toc117015180"/>
      <w:r w:rsidR="006644BD">
        <w:instrText>Figura 15. Soporte completo.</w:instrText>
      </w:r>
      <w:bookmarkEnd w:id="33"/>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lastRenderedPageBreak/>
        <w:t>Lista de materiales</w:t>
      </w:r>
      <w:r w:rsidR="00554FC9">
        <w:fldChar w:fldCharType="begin"/>
      </w:r>
      <w:r w:rsidR="00554FC9">
        <w:instrText xml:space="preserve"> TC  "</w:instrText>
      </w:r>
      <w:bookmarkStart w:id="34" w:name="_Toc117015200"/>
      <w:r w:rsidR="004905BE">
        <w:instrText>2</w:instrText>
      </w:r>
      <w:r w:rsidR="00554FC9">
        <w:instrText>.3.</w:instrText>
      </w:r>
      <w:r w:rsidR="00554FC9">
        <w:tab/>
      </w:r>
      <w:r>
        <w:instrText>Lista de materiales</w:instrText>
      </w:r>
      <w:bookmarkEnd w:id="34"/>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35" w:name="_Toc117015201"/>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5"/>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1F8CA6AF" w14:textId="1BAA13B2" w:rsidR="00C06A86" w:rsidRDefault="008676B3" w:rsidP="003615D0">
      <w:pPr>
        <w:ind w:firstLine="360"/>
        <w:jc w:val="both"/>
      </w:pPr>
      <w:r w:rsidRPr="008676B3">
        <w:t>En este punto se concluyen la lista de materiales necesarios para construir la primera 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C06A86" w:rsidRPr="00C06A86" w14:paraId="2C37C417"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36" w:name="_Toc117005164"/>
      <w:r>
        <w:instrText>Tabla 1. Listado de materiales etapa 1</w:instrText>
      </w:r>
      <w:bookmarkEnd w:id="36"/>
      <w:r>
        <w:instrText xml:space="preserve">" \f t \l 1 </w:instrText>
      </w:r>
      <w:r>
        <w:fldChar w:fldCharType="end"/>
      </w:r>
      <w:r>
        <w:t>Tabla 1. Listado de materiales etapa 1</w:t>
      </w:r>
    </w:p>
    <w:p w14:paraId="0C0DC2DC" w14:textId="77777777" w:rsidR="00C06A86" w:rsidRPr="00C06A86" w:rsidRDefault="00C06A86" w:rsidP="00C06A86"/>
    <w:p w14:paraId="084788F5" w14:textId="1DA9AD26" w:rsidR="00C06A86" w:rsidRPr="00C06A86" w:rsidRDefault="00C06A86" w:rsidP="00F16BFD">
      <w:pPr>
        <w:ind w:firstLine="360"/>
        <w:jc w:val="both"/>
      </w:pPr>
      <w:r>
        <w:t xml:space="preserve">Los diseños de las piezas impresas en 3D se pueden encontrar en el </w:t>
      </w:r>
      <w:r w:rsidR="00F16BFD">
        <w:t>capítulo de planos</w:t>
      </w:r>
      <w:r>
        <w:t>.</w:t>
      </w:r>
    </w:p>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t>Lista materiales segunda etapa</w:t>
      </w:r>
      <w:r w:rsidR="008676B3">
        <w:fldChar w:fldCharType="begin"/>
      </w:r>
      <w:r w:rsidR="008676B3">
        <w:instrText xml:space="preserve"> TC  "</w:instrText>
      </w:r>
      <w:bookmarkStart w:id="37" w:name="_Toc117015202"/>
      <w:r w:rsidR="008676B3">
        <w:instrText>2.3.2.</w:instrText>
      </w:r>
      <w:r w:rsidR="008676B3">
        <w:tab/>
        <w:instrText>Lista materiales segunda etapa</w:instrText>
      </w:r>
      <w:bookmarkEnd w:id="37"/>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261"/>
        <w:gridCol w:w="2035"/>
        <w:gridCol w:w="1740"/>
        <w:gridCol w:w="1200"/>
        <w:gridCol w:w="1200"/>
      </w:tblGrid>
      <w:tr w:rsidR="008D4622" w:rsidRPr="008D4622" w14:paraId="4F3F774C" w14:textId="77777777" w:rsidTr="00BA2E1A">
        <w:trPr>
          <w:trHeight w:val="315"/>
        </w:trPr>
        <w:tc>
          <w:tcPr>
            <w:tcW w:w="3261"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035"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035"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035"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035"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BA2E1A">
        <w:trPr>
          <w:trHeight w:val="315"/>
        </w:trPr>
        <w:tc>
          <w:tcPr>
            <w:tcW w:w="3261"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AE78CDF" w14:textId="392E1B89" w:rsidR="008D4622" w:rsidRPr="008D4622" w:rsidRDefault="00F16BF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008D4622" w:rsidRPr="008D4622">
              <w:rPr>
                <w:rFonts w:ascii="Calibri" w:eastAsia="Times New Roman" w:hAnsi="Calibri" w:cs="Calibri"/>
                <w:b/>
                <w:bCs/>
                <w:color w:val="000000"/>
                <w:lang w:eastAsia="es-ES"/>
              </w:rPr>
              <w:t>ujeción motor paso a paso</w:t>
            </w:r>
          </w:p>
        </w:tc>
        <w:tc>
          <w:tcPr>
            <w:tcW w:w="2035"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7B6CA3C" w14:textId="3714FCD2"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w:t>
            </w:r>
            <w:r w:rsidR="00BA2E1A">
              <w:rPr>
                <w:rFonts w:ascii="Calibri" w:eastAsia="Times New Roman" w:hAnsi="Calibri" w:cs="Calibri"/>
                <w:b/>
                <w:bCs/>
                <w:color w:val="000000"/>
                <w:lang w:eastAsia="es-ES"/>
              </w:rPr>
              <w:t>ante</w:t>
            </w:r>
          </w:p>
        </w:tc>
        <w:tc>
          <w:tcPr>
            <w:tcW w:w="2035"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035"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 rodamiento</w:t>
            </w:r>
          </w:p>
        </w:tc>
        <w:tc>
          <w:tcPr>
            <w:tcW w:w="2035"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BA2E1A">
        <w:trPr>
          <w:trHeight w:val="300"/>
        </w:trPr>
        <w:tc>
          <w:tcPr>
            <w:tcW w:w="3261"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2035"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035"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035"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035"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2035"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035"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035"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BA2E1A">
        <w:trPr>
          <w:trHeight w:val="315"/>
        </w:trPr>
        <w:tc>
          <w:tcPr>
            <w:tcW w:w="3261"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 xml:space="preserve">Tornillos </w:t>
            </w:r>
          </w:p>
        </w:tc>
        <w:tc>
          <w:tcPr>
            <w:tcW w:w="2035"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38" w:name="_Toc117005165"/>
      <w:r>
        <w:instrText>Tabla 2. Listado de materiales etapa 2</w:instrText>
      </w:r>
      <w:bookmarkEnd w:id="38"/>
      <w:r>
        <w:instrText xml:space="preserve">" \f t \l 1 </w:instrText>
      </w:r>
      <w:r>
        <w:fldChar w:fldCharType="end"/>
      </w:r>
      <w:r>
        <w:t>Tabla 2. Listado de materiales etapa 2</w:t>
      </w:r>
    </w:p>
    <w:p w14:paraId="668C3E01" w14:textId="77777777" w:rsidR="00C06A86" w:rsidRPr="00C06A86" w:rsidRDefault="00C06A86" w:rsidP="00C06A86"/>
    <w:p w14:paraId="582F50E7" w14:textId="433ADA86" w:rsidR="00C06A86" w:rsidRDefault="00C06A86" w:rsidP="006C6FAE">
      <w:pPr>
        <w:ind w:firstLine="360"/>
        <w:jc w:val="both"/>
      </w:pPr>
      <w:r>
        <w:t xml:space="preserve">Los diseños de las piezas impresas en 3D se pueden encontrar </w:t>
      </w:r>
      <w:r w:rsidR="00F16BFD">
        <w:t>en el capítulo de planos.</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39" w:name="_Toc117015203"/>
      <w:r>
        <w:instrText>2.3.3.</w:instrText>
      </w:r>
      <w:r>
        <w:tab/>
        <w:instrText>Lista materiales segunda etapa</w:instrText>
      </w:r>
      <w:bookmarkEnd w:id="39"/>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8D4622" w:rsidRPr="008D4622" w14:paraId="35BCAB4F"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BA2E1A">
        <w:trPr>
          <w:trHeight w:val="315"/>
        </w:trPr>
        <w:tc>
          <w:tcPr>
            <w:tcW w:w="3176"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40" w:name="_Toc117005166"/>
      <w:r>
        <w:instrText>Tabla 3. Listado de materiales etapa 3</w:instrText>
      </w:r>
      <w:bookmarkEnd w:id="40"/>
      <w:r>
        <w:instrText xml:space="preserve">" \f t \l 1 </w:instrText>
      </w:r>
      <w:r>
        <w:fldChar w:fldCharType="end"/>
      </w:r>
      <w:r>
        <w:t>Tabla 3. Listado de materiales etapa 3</w:t>
      </w:r>
    </w:p>
    <w:p w14:paraId="74E1F09B" w14:textId="77777777" w:rsidR="00C06A86" w:rsidRPr="00C06A86" w:rsidRDefault="00C06A86" w:rsidP="00C06A86"/>
    <w:p w14:paraId="5E2880FD" w14:textId="2F0F2CAF" w:rsidR="00390CC4" w:rsidRDefault="00C06A86" w:rsidP="006C6FAE">
      <w:pPr>
        <w:ind w:firstLine="360"/>
        <w:jc w:val="both"/>
      </w:pPr>
      <w:r>
        <w:t xml:space="preserve">Los diseños de las piezas impresas en 3D se pueden encontrar </w:t>
      </w:r>
      <w:r w:rsidR="00F16BFD">
        <w:t>en el capítulo de planos</w:t>
      </w:r>
      <w:r>
        <w:t>.</w:t>
      </w:r>
    </w:p>
    <w:p w14:paraId="21866C0E" w14:textId="77777777" w:rsidR="00C06A86" w:rsidRPr="00C06A86" w:rsidRDefault="00C06A86" w:rsidP="00C06A86"/>
    <w:p w14:paraId="03022870" w14:textId="5D291EF7" w:rsidR="00D406BB" w:rsidRDefault="002A1177" w:rsidP="00EB2D93">
      <w:pPr>
        <w:sectPr w:rsidR="00D406BB" w:rsidSect="000E4E2B">
          <w:footerReference w:type="default" r:id="rId32"/>
          <w:pgSz w:w="11906" w:h="16838"/>
          <w:pgMar w:top="1418" w:right="1701" w:bottom="1418" w:left="1701" w:header="709" w:footer="709" w:gutter="0"/>
          <w:pgNumType w:start="6"/>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41" w:name="_Toc117015204"/>
      <w:r>
        <w:instrText>CAPÍTULO 3. PROGRAMACIÓN</w:instrText>
      </w:r>
      <w:bookmarkEnd w:id="41"/>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3"/>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2" w:name="_Toc72861193"/>
      <w:r>
        <w:lastRenderedPageBreak/>
        <w:t>Programación</w:t>
      </w:r>
      <w:bookmarkEnd w:id="42"/>
      <w:r w:rsidR="00EF6322">
        <w:fldChar w:fldCharType="begin"/>
      </w:r>
      <w:r w:rsidR="00EF6322">
        <w:instrText xml:space="preserve"> TC  "</w:instrText>
      </w:r>
      <w:bookmarkStart w:id="43" w:name="_Toc117015205"/>
      <w:r w:rsidR="003B7C9B">
        <w:instrText>3</w:instrText>
      </w:r>
      <w:r w:rsidR="00EF6322">
        <w:instrText>.</w:instrText>
      </w:r>
      <w:r w:rsidR="00EF6322">
        <w:tab/>
        <w:instrText>Programación</w:instrText>
      </w:r>
      <w:bookmarkEnd w:id="43"/>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44" w:name="_Toc117015206"/>
      <w:r w:rsidR="003B7C9B">
        <w:instrText>3</w:instrText>
      </w:r>
      <w:r w:rsidR="00EF6322">
        <w:instrText>.1.</w:instrText>
      </w:r>
      <w:r w:rsidR="00EF6322">
        <w:tab/>
      </w:r>
      <w:r>
        <w:instrText>Conocimientos previos</w:instrText>
      </w:r>
      <w:bookmarkEnd w:id="44"/>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0AAD8AC5"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2EF8D903"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driver</w:t>
      </w:r>
      <w:r w:rsidR="00BA2202">
        <w:t>s</w:t>
      </w:r>
      <w:r>
        <w:t xml:space="preserve"> sueltos en una </w:t>
      </w:r>
      <w:proofErr w:type="spellStart"/>
      <w:r>
        <w:t>protoboard</w:t>
      </w:r>
      <w:proofErr w:type="spellEnd"/>
      <w:r>
        <w:t>, pero como se necesitan 3 motores paso a paso</w:t>
      </w:r>
      <w:r w:rsidR="003615D0">
        <w:t>,</w:t>
      </w:r>
      <w:r>
        <w:t xml:space="preserve"> </w:t>
      </w:r>
      <w:r w:rsidR="003615D0">
        <w:t>e</w:t>
      </w:r>
      <w:r>
        <w:t xml:space="preserve">s mejor usar una </w:t>
      </w:r>
      <w:proofErr w:type="spellStart"/>
      <w:r w:rsidR="009B45BC">
        <w:t>Ramp</w:t>
      </w:r>
      <w:proofErr w:type="spellEnd"/>
      <w:r>
        <w:t xml:space="preserve"> </w:t>
      </w:r>
      <w:proofErr w:type="spellStart"/>
      <w:r>
        <w:t>Shield</w:t>
      </w:r>
      <w:proofErr w:type="spellEnd"/>
      <w:r>
        <w:t>. Es</w:t>
      </w:r>
      <w:r w:rsidR="003615D0">
        <w:t>ta es</w:t>
      </w:r>
      <w:r>
        <w:t xml:space="preserve">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5" w:name="_Toc72861195"/>
      <w:r>
        <w:t>Fuente alimentación</w:t>
      </w:r>
      <w:r w:rsidR="00BA657F">
        <w:t>.</w:t>
      </w:r>
      <w:bookmarkEnd w:id="45"/>
      <w:r w:rsidR="00EF6322">
        <w:fldChar w:fldCharType="begin"/>
      </w:r>
      <w:r w:rsidR="00EF6322">
        <w:instrText xml:space="preserve"> TC  "</w:instrText>
      </w:r>
      <w:bookmarkStart w:id="46" w:name="_Toc117015207"/>
      <w:r w:rsidR="003B7C9B">
        <w:instrText>3</w:instrText>
      </w:r>
      <w:r w:rsidR="00EF6322">
        <w:instrText>.1.1.</w:instrText>
      </w:r>
      <w:r w:rsidR="00EF6322">
        <w:tab/>
      </w:r>
      <w:r>
        <w:instrText>Fuente alimentación</w:instrText>
      </w:r>
      <w:bookmarkEnd w:id="46"/>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BC8BC93" w:rsidR="006575FD" w:rsidRDefault="006575FD" w:rsidP="006C6FAE">
      <w:pPr>
        <w:ind w:firstLine="360"/>
        <w:jc w:val="both"/>
      </w:pPr>
      <w:r>
        <w:t>Se podría buscar una fuente de alimentación en el mercado</w:t>
      </w:r>
      <w:r w:rsidR="00931981">
        <w:t xml:space="preserve"> y</w:t>
      </w:r>
      <w:r>
        <w:t xml:space="preserve"> no son muy caras</w:t>
      </w:r>
      <w:r w:rsidR="00931981">
        <w:t>,</w:t>
      </w:r>
      <w:r>
        <w:t xml:space="preserve"> </w:t>
      </w:r>
      <w:r w:rsidR="00931981">
        <w:t>p</w:t>
      </w:r>
      <w:r>
        <w:t>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72FFF9BD"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w:t>
      </w:r>
      <w:r w:rsidR="000C3D7F">
        <w:t>,</w:t>
      </w:r>
      <w:r w:rsidR="006575FD">
        <w:t xml:space="preserve"> </w:t>
      </w:r>
      <w:r w:rsidR="000C3D7F">
        <w:t>h</w:t>
      </w:r>
      <w:r w:rsidR="006575FD">
        <w:t xml:space="preserve">ay que buscar la forma de puentear el ordenador y poder encenderla. </w:t>
      </w:r>
    </w:p>
    <w:p w14:paraId="6CB93D14" w14:textId="611CAA4D"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w:t>
      </w:r>
      <w:r w:rsidR="000C3D7F">
        <w:t>,</w:t>
      </w:r>
      <w:r w:rsidR="001B73F3">
        <w:t xml:space="preserv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4"/>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1D71F1D8"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7" w:name="_Toc117015181"/>
      <w:r>
        <w:instrText>Figura 16.</w:instrText>
      </w:r>
      <w:r w:rsidR="00812671">
        <w:instrText xml:space="preserve"> </w:instrText>
      </w:r>
      <w:r>
        <w:instrText>Puente fuente alimentación.</w:instrText>
      </w:r>
      <w:bookmarkEnd w:id="47"/>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23BE3E17"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B0A9D71" w:rsidR="001B73F3" w:rsidRDefault="001B73F3" w:rsidP="001B73F3">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8" w:name="_Toc117015182"/>
      <w:r>
        <w:instrText>Figura 17</w:instrText>
      </w:r>
      <w:r w:rsidR="00731D3C">
        <w:instrText xml:space="preserve">. </w:instrText>
      </w:r>
      <w:r w:rsidR="00B86A51">
        <w:instrText>Conexiones protoboard</w:instrText>
      </w:r>
      <w:r>
        <w:instrText>.</w:instrText>
      </w:r>
      <w:bookmarkEnd w:id="48"/>
      <w:r>
        <w:instrText xml:space="preserve">" \f i \l 1 </w:instrText>
      </w:r>
      <w:r>
        <w:fldChar w:fldCharType="end"/>
      </w:r>
      <w:r w:rsidRPr="003904EA">
        <w:t xml:space="preserve"> </w:t>
      </w:r>
      <w:r>
        <w:t>Figura 17.</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6C06DAED" w:rsidR="00BF64C3" w:rsidRDefault="000C3D7F" w:rsidP="006C6FAE">
      <w:pPr>
        <w:ind w:firstLine="360"/>
        <w:jc w:val="both"/>
      </w:pPr>
      <w:r>
        <w:t xml:space="preserve">Se conecta </w:t>
      </w:r>
      <w:r w:rsidR="00BF64C3">
        <w:t>la línea superior a 12V que otorga el cable amarillo</w:t>
      </w:r>
      <w:r>
        <w:t>,</w:t>
      </w:r>
      <w:r w:rsidR="00BF64C3">
        <w:t xml:space="preserve"> </w:t>
      </w:r>
      <w:r>
        <w:t>se puede observar este cable en la</w:t>
      </w:r>
      <w:r w:rsidR="00BF64C3">
        <w:t xml:space="preserve"> esquina superior derecha. También se conecta la línea inferior a 5V. Esta potencia la suministra el cable rojo</w:t>
      </w:r>
      <w:r>
        <w:t xml:space="preserve"> que se observa</w:t>
      </w:r>
      <w:r w:rsidR="00BF64C3">
        <w:t xml:space="preserve"> </w:t>
      </w:r>
      <w:r>
        <w:t xml:space="preserve">en la </w:t>
      </w:r>
      <w:r w:rsidR="00BF64C3">
        <w:t xml:space="preserve">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TC  "</w:instrText>
      </w:r>
      <w:bookmarkStart w:id="49" w:name="_Toc117015208"/>
      <w:r w:rsidR="003B7C9B">
        <w:instrText>3</w:instrText>
      </w:r>
      <w:r w:rsidR="00EF6322">
        <w:instrText>.1.2.</w:instrText>
      </w:r>
      <w:r w:rsidR="00EF6322">
        <w:tab/>
      </w:r>
      <w:r w:rsidR="005B281D">
        <w:instrText>CNC shield</w:instrText>
      </w:r>
      <w:bookmarkEnd w:id="49"/>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0C7513F1" w:rsidR="00C53F19" w:rsidRDefault="009B45BC" w:rsidP="006C6FAE">
      <w:pPr>
        <w:ind w:firstLine="360"/>
        <w:jc w:val="both"/>
      </w:pPr>
      <w:r>
        <w:t xml:space="preserve">Los puertos en el Arduino se </w:t>
      </w:r>
      <w:r w:rsidR="005E0641">
        <w:t>distribuyen</w:t>
      </w:r>
      <w:r>
        <w:t xml:space="preserve"> de forma ordenada y con una enumeración</w:t>
      </w:r>
      <w:r w:rsidR="000C3D7F">
        <w:t>.</w:t>
      </w:r>
      <w:r>
        <w:t xml:space="preserve"> </w:t>
      </w:r>
      <w:r w:rsidR="000C3D7F">
        <w:t>E</w:t>
      </w:r>
      <w:r>
        <w:t>n cambio</w:t>
      </w:r>
      <w:r w:rsidR="000C3D7F">
        <w:t>,</w:t>
      </w:r>
      <w:r>
        <w:t xml:space="preserve"> en la </w:t>
      </w:r>
      <w:proofErr w:type="spellStart"/>
      <w:r>
        <w:t>ramps</w:t>
      </w:r>
      <w:proofErr w:type="spellEnd"/>
      <w:r>
        <w:t xml:space="preserve"> dos p</w:t>
      </w:r>
      <w:r w:rsidR="005E0641">
        <w:t xml:space="preserve">ines </w:t>
      </w:r>
      <w:r>
        <w:t>consecutivos</w:t>
      </w:r>
      <w:r w:rsidR="000C3D7F">
        <w:t xml:space="preserve"> no tienen porque coincidir </w:t>
      </w:r>
      <w:r w:rsidR="00084FB2">
        <w:t xml:space="preserve">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74347" cy="2635475"/>
                    </a:xfrm>
                    <a:prstGeom prst="rect">
                      <a:avLst/>
                    </a:prstGeom>
                  </pic:spPr>
                </pic:pic>
              </a:graphicData>
            </a:graphic>
          </wp:inline>
        </w:drawing>
      </w:r>
    </w:p>
    <w:p w14:paraId="08CDEB6E" w14:textId="3757A9A9" w:rsidR="009453BF" w:rsidRDefault="009453BF" w:rsidP="009453BF">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0" w:name="_Toc117015183"/>
      <w:r>
        <w:instrText xml:space="preserve">Figura </w:instrText>
      </w:r>
      <w:r w:rsidR="00720E28">
        <w:instrText>1</w:instrText>
      </w:r>
      <w:r w:rsidR="001B73F3">
        <w:instrText>8</w:instrText>
      </w:r>
      <w:r>
        <w:instrText>.</w:instrText>
      </w:r>
      <w:r w:rsidR="00812671">
        <w:instrText xml:space="preserve"> </w:instrText>
      </w:r>
      <w:r w:rsidR="001E0D24">
        <w:instrText xml:space="preserve">Esquema </w:instrText>
      </w:r>
      <w:proofErr w:type="spellStart"/>
      <w:r w:rsidR="001E0D24">
        <w:instrText>Ramps</w:instrText>
      </w:r>
      <w:proofErr w:type="spellEnd"/>
      <w:r>
        <w:instrText>.</w:instrText>
      </w:r>
      <w:bookmarkEnd w:id="50"/>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09F0FDC3">
            <wp:extent cx="1682885" cy="1256192"/>
            <wp:effectExtent l="0" t="0" r="0" b="127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3433" t="47140" r="31775" b="28163"/>
                    <a:stretch/>
                  </pic:blipFill>
                  <pic:spPr bwMode="auto">
                    <a:xfrm>
                      <a:off x="0" y="0"/>
                      <a:ext cx="1692220" cy="1263160"/>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39148918"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1" w:name="_Toc117015184"/>
      <w:r>
        <w:instrText>Figura 1</w:instrText>
      </w:r>
      <w:r w:rsidR="00762852">
        <w:instrText>9</w:instrText>
      </w:r>
      <w:r>
        <w:instrText>.</w:instrText>
      </w:r>
      <w:r w:rsidR="00812671">
        <w:instrText xml:space="preserve"> </w:instrText>
      </w:r>
      <w:r>
        <w:instrText>Driver A4988.</w:instrText>
      </w:r>
      <w:bookmarkEnd w:id="51"/>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TC  "</w:instrText>
      </w:r>
      <w:bookmarkStart w:id="52" w:name="_Toc117015209"/>
      <w:r w:rsidR="003B7C9B">
        <w:instrText>3</w:instrText>
      </w:r>
      <w:r w:rsidR="00AE5E8F">
        <w:instrText>.2.</w:instrText>
      </w:r>
      <w:r w:rsidR="00AE5E8F">
        <w:tab/>
      </w:r>
      <w:r>
        <w:instrText>Componentes electrónicos</w:instrText>
      </w:r>
      <w:bookmarkEnd w:id="52"/>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TC  "</w:instrText>
      </w:r>
      <w:bookmarkStart w:id="53" w:name="_Toc117015210"/>
      <w:r w:rsidR="003B7C9B">
        <w:instrText>3</w:instrText>
      </w:r>
      <w:r w:rsidR="008E0040">
        <w:instrText>.2.1.</w:instrText>
      </w:r>
      <w:r w:rsidR="008E0040">
        <w:tab/>
      </w:r>
      <w:r>
        <w:instrText xml:space="preserve">Componentes </w:instrText>
      </w:r>
      <w:r w:rsidR="008F0951">
        <w:instrText>primera etapa</w:instrText>
      </w:r>
      <w:bookmarkEnd w:id="53"/>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1E7239D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w:t>
            </w:r>
            <w:r w:rsidR="000C3D7F">
              <w:rPr>
                <w:rFonts w:ascii="Calibri" w:eastAsia="Times New Roman" w:hAnsi="Calibri" w:cs="Calibri"/>
                <w:b/>
                <w:bCs/>
                <w:color w:val="000000"/>
                <w:lang w:eastAsia="es-ES"/>
              </w:rPr>
              <w:t>ó</w:t>
            </w:r>
            <w:r w:rsidRPr="007C285E">
              <w:rPr>
                <w:rFonts w:ascii="Calibri" w:eastAsia="Times New Roman" w:hAnsi="Calibri" w:cs="Calibri"/>
                <w:b/>
                <w:bCs/>
                <w:color w:val="000000"/>
                <w:lang w:eastAsia="es-ES"/>
              </w:rPr>
              <w:t xml:space="preserve">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fldChar w:fldCharType="begin"/>
      </w:r>
      <w:r>
        <w:instrText xml:space="preserve"> TC  "</w:instrText>
      </w:r>
      <w:bookmarkStart w:id="54" w:name="_Toc117005167"/>
      <w:r>
        <w:instrText>Tabla 4. Listado de componentes electrónicos etapa 1</w:instrText>
      </w:r>
      <w:bookmarkEnd w:id="54"/>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lastRenderedPageBreak/>
        <w:t xml:space="preserve">Componentes </w:t>
      </w:r>
      <w:r w:rsidR="008F0951">
        <w:t>segunda etapa</w:t>
      </w:r>
      <w:r w:rsidR="008E0040">
        <w:fldChar w:fldCharType="begin"/>
      </w:r>
      <w:r w:rsidR="008E0040">
        <w:instrText xml:space="preserve"> TC  "</w:instrText>
      </w:r>
      <w:bookmarkStart w:id="55" w:name="_Toc117015211"/>
      <w:r w:rsidR="003B7C9B">
        <w:instrText>3</w:instrText>
      </w:r>
      <w:r w:rsidR="008E0040">
        <w:instrText>.2.2.</w:instrText>
      </w:r>
      <w:r w:rsidR="008E0040">
        <w:tab/>
      </w:r>
      <w:r>
        <w:instrText xml:space="preserve">Componentes </w:instrText>
      </w:r>
      <w:r w:rsidR="008F0951">
        <w:instrText>segunda etapa</w:instrText>
      </w:r>
      <w:bookmarkEnd w:id="55"/>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7D43CA26"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517EC58F" w:rsidR="007012BF" w:rsidRDefault="007012BF" w:rsidP="001E0D24">
      <w:pPr>
        <w:ind w:firstLine="360"/>
        <w:jc w:val="both"/>
      </w:pPr>
      <w:r>
        <w:t xml:space="preserve">Por último, hace falta un sensor de espesor, este se ha realizado con un sensor de efecto hall lineal. Con un sistema de palancas, según el espesor del filamento un imán se acerca o se aleja del sensor y esa medida </w:t>
      </w:r>
      <w:r w:rsidR="000C3D7F">
        <w:t>es proporcional</w:t>
      </w:r>
      <w:r>
        <w:t xml:space="preserve"> al espesor del filamento.</w:t>
      </w:r>
    </w:p>
    <w:p w14:paraId="413F4FFC" w14:textId="4F016203" w:rsidR="007012BF" w:rsidRDefault="00A03985" w:rsidP="009D4950">
      <w:pPr>
        <w:ind w:firstLine="360"/>
        <w:jc w:val="both"/>
      </w:pPr>
      <w:r>
        <w:t>A continuación del sensor de espesor se coloca un motor, que mueve el filamento, este motor debe de ir sincronizado con la v</w:t>
      </w:r>
      <w:r w:rsidR="003D6B75">
        <w:t xml:space="preserve">elocidad lineal del filamento a la hora de salir de la extrusora. </w:t>
      </w:r>
      <w:r w:rsidR="000C3D7F">
        <w:t>Esta velocidad s</w:t>
      </w:r>
      <w:r w:rsidR="003D6B75">
        <w:t>e ajustará experimentalmente.</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6" w:name="_Toc117005168"/>
      <w:r>
        <w:instrText xml:space="preserve">Tabla </w:instrText>
      </w:r>
      <w:r w:rsidR="00E046ED">
        <w:instrText>5</w:instrText>
      </w:r>
      <w:r>
        <w:instrText xml:space="preserve">. Listado de componentes electrónicos etapa </w:instrText>
      </w:r>
      <w:r w:rsidR="00E046ED">
        <w:instrText>2</w:instrText>
      </w:r>
      <w:bookmarkEnd w:id="56"/>
      <w:r>
        <w:instrText xml:space="preserve">" \f t \l 1 </w:instrText>
      </w:r>
      <w:r>
        <w:fldChar w:fldCharType="end"/>
      </w:r>
      <w:r>
        <w:t xml:space="preserve">Tabla </w:t>
      </w:r>
      <w:r w:rsidR="00E046ED">
        <w:t>5</w:t>
      </w:r>
      <w:r>
        <w:t xml:space="preserve">. Listado de componentes electrónicos etapa </w:t>
      </w:r>
      <w:r w:rsidR="00E046ED">
        <w:t>2</w:t>
      </w:r>
    </w:p>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TC  "</w:instrText>
      </w:r>
      <w:bookmarkStart w:id="57" w:name="_Toc117015212"/>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7"/>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fldChar w:fldCharType="begin"/>
      </w:r>
      <w:r>
        <w:instrText xml:space="preserve"> TC  "</w:instrText>
      </w:r>
      <w:bookmarkStart w:id="58" w:name="_Toc117005169"/>
      <w:r>
        <w:instrText>Tabla 6. Listado de componentes electrónicos etapa 3</w:instrText>
      </w:r>
      <w:bookmarkEnd w:id="58"/>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lastRenderedPageBreak/>
        <w:t xml:space="preserve">Programación </w:t>
      </w:r>
      <w:r w:rsidR="0019535F">
        <w:fldChar w:fldCharType="begin"/>
      </w:r>
      <w:r w:rsidR="0019535F">
        <w:instrText xml:space="preserve"> TC  "</w:instrText>
      </w:r>
      <w:bookmarkStart w:id="59" w:name="_Toc117015213"/>
      <w:r w:rsidR="003B7C9B">
        <w:instrText>3</w:instrText>
      </w:r>
      <w:r w:rsidR="0019535F">
        <w:instrText>.3.</w:instrText>
      </w:r>
      <w:r w:rsidR="0019535F">
        <w:tab/>
      </w:r>
      <w:r>
        <w:instrText>Programación</w:instrText>
      </w:r>
      <w:bookmarkEnd w:id="5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60" w:name="_Toc117015214"/>
      <w:r w:rsidR="003B7C9B">
        <w:instrText>3</w:instrText>
      </w:r>
      <w:r w:rsidR="0019535F">
        <w:instrText>.3.1.</w:instrText>
      </w:r>
      <w:r w:rsidR="0019535F">
        <w:tab/>
      </w:r>
      <w:r>
        <w:instrText>Programación primera etapa</w:instrText>
      </w:r>
      <w:bookmarkEnd w:id="6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8"/>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lastRenderedPageBreak/>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197BB1D"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ya que es una mala práctica. Para realizar esta tarea se crea una condición que según el tiempo que ha 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Siendo</w:t>
      </w:r>
      <w:r w:rsidR="008B58C1">
        <w:t xml:space="preserve"> </w:t>
      </w:r>
      <w:r w:rsidR="00B96EBC">
        <w:t>la marca de tiempo de cuando se actualizó la señal por última vez, y el intervalo de tiempo que debe de pasar para la actualización de la señal, respectivamente.</w:t>
      </w:r>
    </w:p>
    <w:p w14:paraId="5A052C3A" w14:textId="02FED4B2"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w:t>
      </w:r>
      <w:r w:rsidR="008B58C1">
        <w:t xml:space="preserve">detalladamente </w:t>
      </w:r>
      <w:r w:rsidR="007F616B">
        <w:t>en el apartado 3.3.4.</w:t>
      </w:r>
    </w:p>
    <w:p w14:paraId="05326292" w14:textId="143B8472" w:rsidR="008B58C1" w:rsidRDefault="008B58C1" w:rsidP="001E0D24">
      <w:pPr>
        <w:ind w:firstLine="360"/>
        <w:jc w:val="both"/>
      </w:pPr>
      <w:r>
        <w:t xml:space="preserve">El controlador PID necesita una entrada, esta entrada será la temperatura del filamento, para ello se usará un sensor de temperatura que se comunica por </w:t>
      </w:r>
      <w:r w:rsidR="00BB430F">
        <w:t>bus I2C (</w:t>
      </w:r>
      <w:r w:rsidR="00BB430F" w:rsidRPr="00BB430F">
        <w:t>Inter-</w:t>
      </w:r>
      <w:proofErr w:type="spellStart"/>
      <w:r w:rsidR="00BB430F" w:rsidRPr="00BB430F">
        <w:t>Integrated</w:t>
      </w:r>
      <w:proofErr w:type="spellEnd"/>
      <w:r w:rsidR="00BB430F" w:rsidRPr="00BB430F">
        <w:t xml:space="preserve"> </w:t>
      </w:r>
      <w:proofErr w:type="spellStart"/>
      <w:r w:rsidR="00BB430F" w:rsidRPr="00BB430F">
        <w:t>Circuit</w:t>
      </w:r>
      <w:proofErr w:type="spellEnd"/>
      <w:r w:rsidR="00BB430F">
        <w:t xml:space="preserve"> o también conocido como </w:t>
      </w:r>
      <w:r w:rsidR="00BB430F" w:rsidRPr="00BB430F">
        <w:t>2 alambres</w:t>
      </w:r>
      <w:r w:rsidR="00BB430F">
        <w:t>)</w:t>
      </w:r>
      <w:r>
        <w:t xml:space="preserve"> con el Arduino. I2C es un puerto y protocolo de comunicación por serie. </w:t>
      </w:r>
      <w:r w:rsidR="00685016">
        <w:t>Los datos son transferidos entre dos cables, SDA</w:t>
      </w:r>
      <w:r w:rsidR="00BB430F">
        <w:t xml:space="preserve"> (</w:t>
      </w:r>
      <w:r w:rsidR="009D4950">
        <w:t>d</w:t>
      </w:r>
      <w:r w:rsidR="00BB430F">
        <w:t>atos)</w:t>
      </w:r>
      <w:r w:rsidR="00685016">
        <w:t xml:space="preserve"> y SCL</w:t>
      </w:r>
      <w:r w:rsidR="00BB430F">
        <w:t xml:space="preserve"> (reloj)</w:t>
      </w:r>
      <w:r w:rsidR="00685016">
        <w:t xml:space="preserve">. El protocolo de comunicación </w:t>
      </w:r>
      <w:r w:rsidR="00BB430F">
        <w:t>I2C</w:t>
      </w:r>
      <w:r w:rsidR="00685016">
        <w:t xml:space="preserve"> es muy usado para la transmisión de datos de sensores digitales, permitiendo una velocidad de transmisión 1000kbits/s. </w:t>
      </w:r>
    </w:p>
    <w:p w14:paraId="52C39307" w14:textId="20A3F2BD" w:rsidR="00685016" w:rsidRDefault="00685016" w:rsidP="001E0D24">
      <w:pPr>
        <w:ind w:firstLine="360"/>
        <w:jc w:val="both"/>
      </w:pPr>
      <w:r>
        <w:lastRenderedPageBreak/>
        <w:t>La programación del sensor de temperatura es simple. Se debe de usar la librería del propio sensor, facilitando la tarea de comunicación entre el sensor y el Arduino.</w:t>
      </w:r>
      <w:r w:rsidR="00BB430F">
        <w:t xml:space="preserve"> La librería que se va a usar es “</w:t>
      </w:r>
      <w:r w:rsidR="00BB430F" w:rsidRPr="00BB430F">
        <w:rPr>
          <w:i/>
          <w:iCs/>
        </w:rPr>
        <w:t>Adafruit_MLX90614.h</w:t>
      </w:r>
      <w:r w:rsidR="00BB430F">
        <w:t>”, la librería permite instanciar el objeto directamente y leer los datos de temperatura con una función propia de la librería. También se hace uso de la librería “</w:t>
      </w:r>
      <w:proofErr w:type="spellStart"/>
      <w:r w:rsidR="00BB430F" w:rsidRPr="00BB430F">
        <w:rPr>
          <w:i/>
          <w:iCs/>
        </w:rPr>
        <w:t>Wire.h</w:t>
      </w:r>
      <w:proofErr w:type="spellEnd"/>
      <w:r w:rsidR="00BB430F">
        <w:t>”, esta permite la comunicación por el bus I2C.</w:t>
      </w:r>
    </w:p>
    <w:p w14:paraId="240CAE27" w14:textId="683FD27B" w:rsidR="00BB430F" w:rsidRDefault="00BB430F" w:rsidP="001E0D24">
      <w:pPr>
        <w:ind w:firstLine="360"/>
        <w:jc w:val="both"/>
      </w:pPr>
      <w:r w:rsidRPr="00BB430F">
        <w:rPr>
          <w:noProof/>
        </w:rPr>
        <w:drawing>
          <wp:inline distT="0" distB="0" distL="0" distR="0" wp14:anchorId="5D93E611" wp14:editId="2A19D531">
            <wp:extent cx="5400040" cy="4325105"/>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rotWithShape="1">
                    <a:blip r:embed="rId40"/>
                    <a:srcRect t="1316"/>
                    <a:stretch/>
                  </pic:blipFill>
                  <pic:spPr bwMode="auto">
                    <a:xfrm>
                      <a:off x="0" y="0"/>
                      <a:ext cx="5400040" cy="4325105"/>
                    </a:xfrm>
                    <a:prstGeom prst="rect">
                      <a:avLst/>
                    </a:prstGeom>
                    <a:ln>
                      <a:noFill/>
                    </a:ln>
                    <a:extLst>
                      <a:ext uri="{53640926-AAD7-44D8-BBD7-CCE9431645EC}">
                        <a14:shadowObscured xmlns:a14="http://schemas.microsoft.com/office/drawing/2010/main"/>
                      </a:ext>
                    </a:extLst>
                  </pic:spPr>
                </pic:pic>
              </a:graphicData>
            </a:graphic>
          </wp:inline>
        </w:drawing>
      </w:r>
    </w:p>
    <w:p w14:paraId="737A9F42" w14:textId="4A54C6EF" w:rsidR="00BB430F" w:rsidRDefault="00BB430F" w:rsidP="001E0D24">
      <w:pPr>
        <w:ind w:firstLine="360"/>
        <w:jc w:val="both"/>
      </w:pPr>
      <w:r>
        <w:t xml:space="preserve">En la parte superior del código se observa la declaración de las dos librerías mencionadas anteriormente. Posteriormente se instancia el sensor infrarrojo de temperatura. En la función </w:t>
      </w:r>
      <w:proofErr w:type="spellStart"/>
      <w:r>
        <w:t>setup</w:t>
      </w:r>
      <w:proofErr w:type="spellEnd"/>
      <w:r>
        <w:t xml:space="preserve"> de inicia el sensor de temperatura.</w:t>
      </w:r>
    </w:p>
    <w:p w14:paraId="2A86FB22" w14:textId="6FBE6B2D" w:rsidR="002036F8" w:rsidRDefault="00BB430F" w:rsidP="00BA2202">
      <w:pPr>
        <w:ind w:firstLine="360"/>
        <w:jc w:val="both"/>
      </w:pPr>
      <w:r>
        <w:t xml:space="preserve">Para terminar, en la función </w:t>
      </w:r>
      <w:proofErr w:type="spellStart"/>
      <w:r>
        <w:t>loop</w:t>
      </w:r>
      <w:proofErr w:type="spellEnd"/>
      <w:r>
        <w:t xml:space="preserve"> se llama a la función propia de la librería “</w:t>
      </w:r>
      <w:proofErr w:type="spellStart"/>
      <w:r w:rsidRPr="00BB430F">
        <w:rPr>
          <w:i/>
          <w:iCs/>
        </w:rPr>
        <w:t>readAmbientTempC</w:t>
      </w:r>
      <w:proofErr w:type="spellEnd"/>
      <w:r>
        <w:t>”</w:t>
      </w:r>
      <w:r w:rsidR="002036F8">
        <w:t xml:space="preserve"> y a la función “</w:t>
      </w:r>
      <w:proofErr w:type="spellStart"/>
      <w:r w:rsidR="002036F8">
        <w:t>readObjectTempC</w:t>
      </w:r>
      <w:proofErr w:type="spellEnd"/>
      <w:r w:rsidR="002036F8">
        <w:t>”. La primera se encarga de leer la temperatura ambienta y la segunda de leer la temperatura del objeto al que apunta el sensor. Posteriormente este dato será la entrada del controlador PID que actuará sobre los ventiladores.</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61" w:name="_Toc117015215"/>
      <w:r w:rsidR="003B7C9B">
        <w:instrText>3</w:instrText>
      </w:r>
      <w:r w:rsidR="003C677F">
        <w:instrText>.3.2.</w:instrText>
      </w:r>
      <w:r w:rsidR="003C677F">
        <w:tab/>
      </w:r>
      <w:r>
        <w:instrText>Programación segunda etapa</w:instrText>
      </w:r>
      <w:bookmarkEnd w:id="61"/>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lastRenderedPageBreak/>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1"/>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42B72A89"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w:t>
      </w:r>
      <w:r w:rsidR="009D4950">
        <w:t>4</w:t>
      </w:r>
      <w:r w:rsidR="00D13BDE">
        <w:t>.</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2"/>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5D436994" w:rsidR="00D13BDE" w:rsidRDefault="00D13BDE" w:rsidP="001E0D24">
      <w:pPr>
        <w:ind w:firstLine="360"/>
        <w:jc w:val="both"/>
      </w:pPr>
      <w:r>
        <w:t>Para continuar, se podría tomar varias muestras del sensor con diversos espesores controlados, para realizar una interpolación y conseguir la rect</w:t>
      </w:r>
      <w:r w:rsidR="009D4950">
        <w:t xml:space="preserve">a </w:t>
      </w:r>
      <w:r>
        <w:t>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295E4B47"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217ABDC2" w14:textId="2222C68B" w:rsidR="00111C31" w:rsidRDefault="00111C31" w:rsidP="00111C31">
      <w:pPr>
        <w:ind w:firstLine="360"/>
      </w:pPr>
      <w:r w:rsidRPr="00111C31">
        <w:drawing>
          <wp:inline distT="0" distB="0" distL="0" distR="0" wp14:anchorId="2B278D5A" wp14:editId="6F59D0B9">
            <wp:extent cx="2857899" cy="1514686"/>
            <wp:effectExtent l="0" t="0" r="0" b="9525"/>
            <wp:docPr id="54" name="Imagen 5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Texto&#10;&#10;Descripción generada automáticamente"/>
                    <pic:cNvPicPr/>
                  </pic:nvPicPr>
                  <pic:blipFill>
                    <a:blip r:embed="rId43"/>
                    <a:stretch>
                      <a:fillRect/>
                    </a:stretch>
                  </pic:blipFill>
                  <pic:spPr>
                    <a:xfrm>
                      <a:off x="0" y="0"/>
                      <a:ext cx="2857899" cy="1514686"/>
                    </a:xfrm>
                    <a:prstGeom prst="rect">
                      <a:avLst/>
                    </a:prstGeom>
                  </pic:spPr>
                </pic:pic>
              </a:graphicData>
            </a:graphic>
          </wp:inline>
        </w:drawing>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lastRenderedPageBreak/>
        <w:t>Filtro de media para el sensor de espesor</w:t>
      </w:r>
      <w:r w:rsidR="00D13BDE">
        <w:fldChar w:fldCharType="begin"/>
      </w:r>
      <w:r w:rsidR="00D13BDE">
        <w:instrText xml:space="preserve"> TC  "</w:instrText>
      </w:r>
      <w:bookmarkStart w:id="62" w:name="_Toc117015216"/>
      <w:r w:rsidR="00D13BDE">
        <w:instrText>3.3.2.1</w:instrText>
      </w:r>
      <w:r w:rsidR="00D13BDE">
        <w:tab/>
      </w:r>
      <w:r>
        <w:instrText>Filtro de media para el sensor de espesor.</w:instrText>
      </w:r>
      <w:bookmarkEnd w:id="62"/>
      <w:r w:rsidR="00D13BDE">
        <w:instrText xml:space="preserve">" \f c \l 5 </w:instrText>
      </w:r>
      <w:r w:rsidR="00D13BDE">
        <w:fldChar w:fldCharType="end"/>
      </w:r>
    </w:p>
    <w:p w14:paraId="52BB495A" w14:textId="7E362EC6" w:rsidR="007F616B" w:rsidRDefault="007F616B" w:rsidP="007F616B">
      <w:pPr>
        <w:ind w:firstLine="360"/>
        <w:jc w:val="both"/>
      </w:pPr>
      <w:r>
        <w:t xml:space="preserve">En este punto se detalla el funcionamiento de un filtro aplicado al sensor de espesor. El sensor de espesor tiene un ruido que se puede corregir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4"/>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5"/>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6"/>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50A3A51A" w:rsidR="000A3786" w:rsidRDefault="000A3786" w:rsidP="00052C24">
      <w:pPr>
        <w:ind w:firstLine="360"/>
        <w:jc w:val="both"/>
      </w:pPr>
      <w:r>
        <w:t>A partir de ese valor el controlador PID podrá actuar sobre el servomotor</w:t>
      </w:r>
      <w:r w:rsidR="009D4950">
        <w:t xml:space="preserve"> </w:t>
      </w:r>
      <w:r>
        <w:t>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TC  "</w:instrText>
      </w:r>
      <w:bookmarkStart w:id="63" w:name="_Toc117015217"/>
      <w:r>
        <w:instrText>3.3.</w:instrText>
      </w:r>
      <w:r w:rsidR="00A633D7">
        <w:instrText>3</w:instrText>
      </w:r>
      <w:r>
        <w:instrText>.</w:instrText>
      </w:r>
      <w:r>
        <w:tab/>
        <w:instrText>Programación tercera etapa</w:instrText>
      </w:r>
      <w:bookmarkEnd w:id="63"/>
      <w:r>
        <w:instrText xml:space="preserve"> " \f c \l 4 </w:instrText>
      </w:r>
      <w:r>
        <w:fldChar w:fldCharType="end"/>
      </w:r>
    </w:p>
    <w:p w14:paraId="78DD576A" w14:textId="6E09F243" w:rsidR="00B84F76" w:rsidRDefault="00EE5833" w:rsidP="008F28ED">
      <w:pPr>
        <w:ind w:firstLine="360"/>
        <w:jc w:val="both"/>
      </w:pPr>
      <w:r>
        <w:t xml:space="preserve">Para continuar, se desarrolla la programación de </w:t>
      </w:r>
      <w:r w:rsidR="00B84F76">
        <w:t>la tercera etapa, se recuerda que esta etapa es la encargada de bobinar el filamento en una bobina vacía. La tarea difícil de este apartado no es la programación. Ya que es un motor paso a paso</w:t>
      </w:r>
      <w:r w:rsidR="00111C31">
        <w:t xml:space="preserve"> </w:t>
      </w:r>
      <w:r w:rsidR="00B84F76">
        <w:t xml:space="preserve">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lastRenderedPageBreak/>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6E9B8C1B" w14:textId="3A505934" w:rsidR="00BF5D10" w:rsidRDefault="00BF5D10" w:rsidP="00111C31">
      <w:pPr>
        <w:ind w:firstLine="360"/>
        <w:jc w:val="both"/>
      </w:pPr>
      <w:r w:rsidRPr="00BF5D10">
        <w:rPr>
          <w:noProof/>
        </w:rPr>
        <w:drawing>
          <wp:inline distT="0" distB="0" distL="0" distR="0" wp14:anchorId="12603AA7" wp14:editId="0BCFB49B">
            <wp:extent cx="4951379" cy="1262881"/>
            <wp:effectExtent l="0" t="0" r="1905"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47"/>
                    <a:stretch>
                      <a:fillRect/>
                    </a:stretch>
                  </pic:blipFill>
                  <pic:spPr>
                    <a:xfrm>
                      <a:off x="0" y="0"/>
                      <a:ext cx="4969170" cy="1267419"/>
                    </a:xfrm>
                    <a:prstGeom prst="rect">
                      <a:avLst/>
                    </a:prstGeom>
                  </pic:spPr>
                </pic:pic>
              </a:graphicData>
            </a:graphic>
          </wp:inline>
        </w:drawing>
      </w: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594E2236"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r w:rsidR="00BA2202">
        <w:t>sí</w:t>
      </w:r>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TC  "</w:instrText>
      </w:r>
      <w:bookmarkStart w:id="64" w:name="_Toc117015185"/>
      <w:r w:rsidRPr="00A54CBB">
        <w:instrText xml:space="preserve">Figura </w:instrText>
      </w:r>
      <w:r>
        <w:instrText>20</w:instrText>
      </w:r>
      <w:r w:rsidRPr="00A54CBB">
        <w:instrText xml:space="preserve">. </w:instrText>
      </w:r>
      <w:r>
        <w:instrText>Mecanismo de liberación de tensión</w:instrText>
      </w:r>
      <w:bookmarkEnd w:id="64"/>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Programación PID</w:t>
      </w:r>
      <w:r>
        <w:fldChar w:fldCharType="begin"/>
      </w:r>
      <w:r>
        <w:instrText xml:space="preserve"> TC  "</w:instrText>
      </w:r>
      <w:bookmarkStart w:id="65" w:name="_Toc117015218"/>
      <w:r>
        <w:instrText>3.3.4.</w:instrText>
      </w:r>
      <w:r>
        <w:tab/>
        <w:instrText>Programación PID</w:instrText>
      </w:r>
      <w:bookmarkEnd w:id="65"/>
      <w:r>
        <w:instrText xml:space="preserve"> " \f c \l 4 </w:instrText>
      </w:r>
      <w:r>
        <w:fldChar w:fldCharType="end"/>
      </w:r>
    </w:p>
    <w:p w14:paraId="2F8A054F" w14:textId="2C91BB0B" w:rsidR="003F1E1B" w:rsidRDefault="003F1E1B" w:rsidP="005E70B0">
      <w:pPr>
        <w:ind w:firstLine="360"/>
        <w:jc w:val="both"/>
      </w:pPr>
      <w:r>
        <w:t>E</w:t>
      </w:r>
      <w:r w:rsidR="00142531">
        <w:t>l objetivo de este apartado es informar como se ha programado los dos controladores PID que existen en la máquina. Antes de comenzar hay que entender que es un controlador PID.</w:t>
      </w:r>
    </w:p>
    <w:p w14:paraId="6DC16F0F" w14:textId="37B246C4" w:rsidR="00142531" w:rsidRDefault="00142531" w:rsidP="005E70B0">
      <w:pPr>
        <w:ind w:firstLine="360"/>
        <w:jc w:val="both"/>
      </w:pPr>
      <w:r>
        <w:t xml:space="preserve">Un controlador PID es un mecanismo de control con una realimentación, gracias a la realimentación será capaz de calcular el error entre la salida y el valor deseado. Según el error el controlador maneja la variable de salida para llegar a un punto deseado. </w:t>
      </w:r>
    </w:p>
    <w:p w14:paraId="4D519954" w14:textId="62050173" w:rsidR="00142531" w:rsidRDefault="00142531" w:rsidP="005E70B0">
      <w:pPr>
        <w:ind w:firstLine="360"/>
        <w:jc w:val="both"/>
      </w:pPr>
      <w:r>
        <w:t>El PID consta de tres partes una parte proporcional, una integral y otra derivativa. La parte proporcional depende del error actual, la integrativa depende del error pasado y la derivativa esta un error futuro. El sumatorio de estos tres errores de usa para controlar la variable de salida.</w:t>
      </w:r>
    </w:p>
    <w:p w14:paraId="75157BE8" w14:textId="303976D7" w:rsidR="00142531" w:rsidRDefault="00142531" w:rsidP="005E70B0">
      <w:pPr>
        <w:ind w:firstLine="360"/>
        <w:jc w:val="both"/>
      </w:pPr>
      <w:r>
        <w:t>El controlador PID ha sido muy usado históricamente debido a su correcto funcionamiento y se ajusta bastante bien a cualquier situación. En este caso, en la bobinadora se han usado 2 controladores PID. Uno para el control de espesor y otro para el control de enfriamiento del filamento.</w:t>
      </w:r>
    </w:p>
    <w:p w14:paraId="197872C4" w14:textId="77777777" w:rsidR="00DD78B6" w:rsidRDefault="00DD78B6" w:rsidP="005E70B0">
      <w:pPr>
        <w:ind w:firstLine="360"/>
        <w:jc w:val="both"/>
      </w:pPr>
      <w:r>
        <w:t xml:space="preserve">Antes de comenzar hay que conocer cómo actúan las constante proporcional, integrativa y derivativa en la salida del sistema. </w:t>
      </w:r>
    </w:p>
    <w:p w14:paraId="3C612FB9" w14:textId="4985A574" w:rsidR="00DD78B6" w:rsidRDefault="00DD78B6" w:rsidP="005E70B0">
      <w:pPr>
        <w:ind w:firstLine="360"/>
        <w:jc w:val="both"/>
      </w:pPr>
      <w:r>
        <w:t>La constante proporcional aumenta progresivamente la acción de control disminuyendo el error. Si el sistema se vuelve inestable antes de conseguir la salida deseada, se debe aumentar la constante derivativa.</w:t>
      </w:r>
    </w:p>
    <w:p w14:paraId="27293C91" w14:textId="77CA873D" w:rsidR="00DD78B6" w:rsidRDefault="00DD78B6" w:rsidP="005E70B0">
      <w:pPr>
        <w:ind w:firstLine="360"/>
        <w:jc w:val="both"/>
      </w:pPr>
      <w:r>
        <w:t>La constante derivativa. Si el sistema es inestable</w:t>
      </w:r>
      <w:r w:rsidR="005B5A05">
        <w:t>, se puede aumentar la constante derivativa y este volverá a ser estable.</w:t>
      </w:r>
    </w:p>
    <w:p w14:paraId="2FB31750" w14:textId="27AC078E" w:rsidR="005B5A05" w:rsidRDefault="005B5A05" w:rsidP="005E70B0">
      <w:pPr>
        <w:ind w:firstLine="360"/>
        <w:jc w:val="both"/>
      </w:pPr>
      <w:r>
        <w:t xml:space="preserve">La constante integral reduce el error, siempre que este sea mayor al deseado. Si el error es mayor al requerido y la acción integral actuará progresivamente hasta minimizar el error. </w:t>
      </w:r>
    </w:p>
    <w:p w14:paraId="0DAA88EA" w14:textId="563C4B56" w:rsidR="005B5A05" w:rsidRDefault="005B5A05" w:rsidP="005E70B0">
      <w:pPr>
        <w:ind w:firstLine="360"/>
        <w:jc w:val="both"/>
      </w:pPr>
      <w:r>
        <w:t>Una vez conocidas las acciones de control se puede programar y afinar el controlador PID.</w:t>
      </w:r>
    </w:p>
    <w:p w14:paraId="62230359" w14:textId="7EFAE535" w:rsidR="005B5A05" w:rsidRDefault="005B5A05" w:rsidP="005E70B0">
      <w:pPr>
        <w:ind w:firstLine="360"/>
        <w:jc w:val="both"/>
      </w:pPr>
      <w:r>
        <w:t>Se comienza programando el PID que controla la temperatura, para ello se declaran todas las variables necesarias para el control.</w:t>
      </w:r>
    </w:p>
    <w:p w14:paraId="7014A5A3" w14:textId="77777777" w:rsidR="005B5A05" w:rsidRDefault="005B5A05" w:rsidP="005E70B0">
      <w:pPr>
        <w:ind w:firstLine="360"/>
        <w:jc w:val="both"/>
      </w:pPr>
      <w:r>
        <w:t xml:space="preserve">Se necesitan: </w:t>
      </w:r>
    </w:p>
    <w:p w14:paraId="54F6255E" w14:textId="57477F0E" w:rsidR="005B5A05" w:rsidRDefault="005B5A05" w:rsidP="005E70B0">
      <w:pPr>
        <w:pStyle w:val="Prrafodelista"/>
        <w:numPr>
          <w:ilvl w:val="0"/>
          <w:numId w:val="17"/>
        </w:numPr>
        <w:jc w:val="both"/>
      </w:pPr>
      <w:r>
        <w:t xml:space="preserve">Una variable para calcular el periodo, para calcular posteriormente la acción derivativa. </w:t>
      </w:r>
    </w:p>
    <w:p w14:paraId="6CE22163" w14:textId="1E3E1E40" w:rsidR="005B5A05" w:rsidRDefault="005B5A05" w:rsidP="005E70B0">
      <w:pPr>
        <w:pStyle w:val="Prrafodelista"/>
        <w:numPr>
          <w:ilvl w:val="0"/>
          <w:numId w:val="17"/>
        </w:numPr>
        <w:jc w:val="both"/>
      </w:pPr>
      <w:r>
        <w:t xml:space="preserve">Una variable para almacenar el valor del sensor en este caso es </w:t>
      </w:r>
      <w:r w:rsidRPr="005B5A05">
        <w:rPr>
          <w:i/>
          <w:iCs/>
        </w:rPr>
        <w:t>temperatura</w:t>
      </w:r>
      <w:r>
        <w:t>.</w:t>
      </w:r>
    </w:p>
    <w:p w14:paraId="501B3273" w14:textId="2D61FD2C" w:rsidR="005B5A05" w:rsidRDefault="005B5A05" w:rsidP="005E70B0">
      <w:pPr>
        <w:pStyle w:val="Prrafodelista"/>
        <w:numPr>
          <w:ilvl w:val="0"/>
          <w:numId w:val="17"/>
        </w:numPr>
        <w:jc w:val="both"/>
      </w:pPr>
      <w:r>
        <w:t>Variables para almacenar el error.</w:t>
      </w:r>
    </w:p>
    <w:p w14:paraId="233A3FC7" w14:textId="17DF253C" w:rsidR="005B5A05" w:rsidRDefault="005B5A05" w:rsidP="005E70B0">
      <w:pPr>
        <w:pStyle w:val="Prrafodelista"/>
        <w:numPr>
          <w:ilvl w:val="0"/>
          <w:numId w:val="17"/>
        </w:numPr>
        <w:jc w:val="both"/>
      </w:pPr>
      <w:r>
        <w:t xml:space="preserve">Variables para aplicar las constantes (proporcional: </w:t>
      </w:r>
      <w:proofErr w:type="spellStart"/>
      <w:r>
        <w:t>Kp</w:t>
      </w:r>
      <w:proofErr w:type="spellEnd"/>
      <w:r>
        <w:t xml:space="preserve">, integral: Ki, derivativa: </w:t>
      </w:r>
      <w:proofErr w:type="spellStart"/>
      <w:r>
        <w:t>Kd</w:t>
      </w:r>
      <w:proofErr w:type="spellEnd"/>
      <w:r>
        <w:t>)</w:t>
      </w:r>
    </w:p>
    <w:p w14:paraId="66A42160" w14:textId="3E0CE015" w:rsidR="005B5A05" w:rsidRDefault="005B5A05" w:rsidP="005E70B0">
      <w:pPr>
        <w:pStyle w:val="Prrafodelista"/>
        <w:numPr>
          <w:ilvl w:val="0"/>
          <w:numId w:val="17"/>
        </w:numPr>
        <w:jc w:val="both"/>
      </w:pPr>
      <w:r>
        <w:t>Variable que guarde la salida deseada (</w:t>
      </w:r>
      <w:proofErr w:type="spellStart"/>
      <w:r w:rsidRPr="005B5A05">
        <w:rPr>
          <w:i/>
          <w:iCs/>
        </w:rPr>
        <w:t>temperatura_setpoint</w:t>
      </w:r>
      <w:proofErr w:type="spellEnd"/>
      <w:r>
        <w:t>)</w:t>
      </w:r>
    </w:p>
    <w:p w14:paraId="0EFD5C8D" w14:textId="24A72697" w:rsidR="005B5A05" w:rsidRDefault="005B5A05" w:rsidP="005E70B0">
      <w:pPr>
        <w:pStyle w:val="Prrafodelista"/>
        <w:numPr>
          <w:ilvl w:val="0"/>
          <w:numId w:val="17"/>
        </w:numPr>
        <w:jc w:val="both"/>
      </w:pPr>
      <w:r>
        <w:t>Variables para guardar las acciones por separado (</w:t>
      </w:r>
      <w:proofErr w:type="spellStart"/>
      <w:r w:rsidRPr="005B5A05">
        <w:rPr>
          <w:i/>
          <w:iCs/>
        </w:rPr>
        <w:t>PID_Temp_p</w:t>
      </w:r>
      <w:proofErr w:type="spellEnd"/>
      <w:r w:rsidRPr="005B5A05">
        <w:rPr>
          <w:i/>
          <w:iCs/>
        </w:rPr>
        <w:t xml:space="preserve">, </w:t>
      </w:r>
      <w:proofErr w:type="spellStart"/>
      <w:r w:rsidRPr="005B5A05">
        <w:rPr>
          <w:i/>
          <w:iCs/>
        </w:rPr>
        <w:t>PID_Temp_</w:t>
      </w:r>
      <w:r w:rsidRPr="005B5A05">
        <w:rPr>
          <w:i/>
          <w:iCs/>
        </w:rPr>
        <w:t>i</w:t>
      </w:r>
      <w:proofErr w:type="spellEnd"/>
      <w:r w:rsidRPr="005B5A05">
        <w:rPr>
          <w:i/>
          <w:iCs/>
        </w:rPr>
        <w:t xml:space="preserve">, </w:t>
      </w:r>
      <w:proofErr w:type="spellStart"/>
      <w:r w:rsidRPr="005B5A05">
        <w:rPr>
          <w:i/>
          <w:iCs/>
        </w:rPr>
        <w:t>PID_Temp_</w:t>
      </w:r>
      <w:r w:rsidRPr="005B5A05">
        <w:rPr>
          <w:i/>
          <w:iCs/>
        </w:rPr>
        <w:t>d</w:t>
      </w:r>
      <w:proofErr w:type="spellEnd"/>
      <w:r>
        <w:t>)</w:t>
      </w:r>
    </w:p>
    <w:p w14:paraId="3B8024CE" w14:textId="5FCABBAB" w:rsidR="005B5A05" w:rsidRDefault="005B5A05" w:rsidP="005E70B0">
      <w:pPr>
        <w:pStyle w:val="Prrafodelista"/>
        <w:numPr>
          <w:ilvl w:val="0"/>
          <w:numId w:val="17"/>
        </w:numPr>
        <w:jc w:val="both"/>
      </w:pPr>
      <w:r>
        <w:t>Variable para calcular el sumatorio de las tres acciones</w:t>
      </w:r>
    </w:p>
    <w:p w14:paraId="7F8E8534" w14:textId="06367753" w:rsidR="005B5A05" w:rsidRPr="00A64CBF" w:rsidRDefault="005B5A05" w:rsidP="005E70B0">
      <w:pPr>
        <w:pStyle w:val="Prrafodelista"/>
        <w:numPr>
          <w:ilvl w:val="0"/>
          <w:numId w:val="17"/>
        </w:numPr>
        <w:jc w:val="both"/>
      </w:pPr>
      <w:r>
        <w:t>Una variable para calcular la actuación del controlador (</w:t>
      </w:r>
      <w:proofErr w:type="spellStart"/>
      <w:r w:rsidRPr="005B5A05">
        <w:rPr>
          <w:i/>
          <w:iCs/>
        </w:rPr>
        <w:t>PID_map</w:t>
      </w:r>
      <w:proofErr w:type="spellEnd"/>
      <w:r>
        <w:rPr>
          <w:i/>
          <w:iCs/>
        </w:rPr>
        <w:t>)</w:t>
      </w:r>
    </w:p>
    <w:p w14:paraId="58277658" w14:textId="44FDC127" w:rsidR="00A64CBF" w:rsidRDefault="00A64CBF" w:rsidP="005E70B0">
      <w:pPr>
        <w:ind w:left="360"/>
        <w:jc w:val="both"/>
      </w:pPr>
      <w:r>
        <w:t>El siguiente paso es declarar en el código todas las variables necesarias.</w:t>
      </w:r>
    </w:p>
    <w:p w14:paraId="061BDA47" w14:textId="3B7922D0" w:rsidR="005B5A05" w:rsidRDefault="005B5A05" w:rsidP="00DD78B6">
      <w:pPr>
        <w:ind w:firstLine="360"/>
        <w:jc w:val="both"/>
      </w:pPr>
      <w:r w:rsidRPr="005B5A05">
        <w:lastRenderedPageBreak/>
        <w:drawing>
          <wp:inline distT="0" distB="0" distL="0" distR="0" wp14:anchorId="31395896" wp14:editId="52C121D8">
            <wp:extent cx="5400040" cy="1610995"/>
            <wp:effectExtent l="0" t="0" r="0" b="825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49"/>
                    <a:stretch>
                      <a:fillRect/>
                    </a:stretch>
                  </pic:blipFill>
                  <pic:spPr>
                    <a:xfrm>
                      <a:off x="0" y="0"/>
                      <a:ext cx="5400040" cy="1610995"/>
                    </a:xfrm>
                    <a:prstGeom prst="rect">
                      <a:avLst/>
                    </a:prstGeom>
                  </pic:spPr>
                </pic:pic>
              </a:graphicData>
            </a:graphic>
          </wp:inline>
        </w:drawing>
      </w:r>
    </w:p>
    <w:p w14:paraId="6E5BB681" w14:textId="70CE158C" w:rsidR="003F1E1B" w:rsidRDefault="00A64CBF" w:rsidP="005E70B0">
      <w:pPr>
        <w:ind w:firstLine="360"/>
        <w:jc w:val="both"/>
      </w:pPr>
      <w:r>
        <w:t xml:space="preserve">Una vez declaradas las variables, se otorga un valor a las variables </w:t>
      </w:r>
      <w:proofErr w:type="spellStart"/>
      <w:r>
        <w:t>Kp</w:t>
      </w:r>
      <w:proofErr w:type="spellEnd"/>
      <w:r>
        <w:t xml:space="preserve">, </w:t>
      </w:r>
      <w:proofErr w:type="spellStart"/>
      <w:r>
        <w:t>Kd</w:t>
      </w:r>
      <w:proofErr w:type="spellEnd"/>
      <w:r>
        <w:t xml:space="preserve"> y Ki. Posteriormente ese valor se calibrará y se cambiará para mejorar el funcionamiento del PID.</w:t>
      </w:r>
    </w:p>
    <w:p w14:paraId="2D1D7E64" w14:textId="414CBB15" w:rsidR="00A64CBF" w:rsidRDefault="00A64CBF" w:rsidP="005E70B0">
      <w:pPr>
        <w:ind w:firstLine="360"/>
        <w:jc w:val="both"/>
      </w:pPr>
      <w:r>
        <w:t>A continuación, se declara una función que devuelva el número de ventiladores que deben de estar activos para el correcto control de temperatura. En este caso debe de devolver 0 para activar cero ventiladores, 1 para un ventilador, y así hasta el máximo de ventiladores que es tres.</w:t>
      </w:r>
    </w:p>
    <w:p w14:paraId="37B1FB0F" w14:textId="69BD57F0" w:rsidR="00A64CBF" w:rsidRDefault="00A64CBF" w:rsidP="00CA2285">
      <w:pPr>
        <w:ind w:firstLine="360"/>
      </w:pPr>
      <w:r>
        <w:t>Los pasos que hay que seguir para programar el controlador son los siguientes:</w:t>
      </w:r>
    </w:p>
    <w:p w14:paraId="1FE37F23" w14:textId="5327FC6E" w:rsidR="00A64CBF" w:rsidRDefault="00A64CBF" w:rsidP="00A64CBF">
      <w:pPr>
        <w:pStyle w:val="Prrafodelista"/>
        <w:numPr>
          <w:ilvl w:val="0"/>
          <w:numId w:val="18"/>
        </w:numPr>
      </w:pPr>
      <w:r>
        <w:t>Lectura del sensor de temperatura</w:t>
      </w:r>
      <w:r w:rsidR="005E70B0">
        <w:t>.</w:t>
      </w:r>
    </w:p>
    <w:p w14:paraId="07D60553" w14:textId="6690916D" w:rsidR="00A64CBF" w:rsidRDefault="00A64CBF" w:rsidP="00A64CBF">
      <w:pPr>
        <w:pStyle w:val="Prrafodelista"/>
        <w:numPr>
          <w:ilvl w:val="0"/>
          <w:numId w:val="18"/>
        </w:numPr>
      </w:pPr>
      <w:r>
        <w:t>Cálculo del error</w:t>
      </w:r>
      <w:r w:rsidR="005E70B0">
        <w:t>.</w:t>
      </w:r>
    </w:p>
    <w:p w14:paraId="330BB896" w14:textId="1731A4EB" w:rsidR="00A64CBF" w:rsidRDefault="00A64CBF" w:rsidP="00A64CBF">
      <w:pPr>
        <w:pStyle w:val="Prrafodelista"/>
        <w:numPr>
          <w:ilvl w:val="0"/>
          <w:numId w:val="18"/>
        </w:numPr>
      </w:pPr>
      <w:r>
        <w:t xml:space="preserve">Cálculo de la actuación proporcional. Se calcula como el producto de la constante </w:t>
      </w:r>
      <w:proofErr w:type="spellStart"/>
      <w:r>
        <w:t>Kp</w:t>
      </w:r>
      <w:proofErr w:type="spellEnd"/>
      <w:r w:rsidR="005E70B0">
        <w:t>.</w:t>
      </w:r>
      <w:r>
        <w:t xml:space="preserve"> por el error actual</w:t>
      </w:r>
      <w:r w:rsidR="005E70B0">
        <w:t>.</w:t>
      </w:r>
    </w:p>
    <w:p w14:paraId="73E2AAD2" w14:textId="52E545DB" w:rsidR="00A64CBF" w:rsidRDefault="00A64CBF" w:rsidP="00A64CBF">
      <w:pPr>
        <w:pStyle w:val="Prrafodelista"/>
        <w:numPr>
          <w:ilvl w:val="0"/>
          <w:numId w:val="18"/>
        </w:numPr>
      </w:pPr>
      <w:r>
        <w:t>Cálculo del periodo, para posteriormente calcular la actuación derivativa</w:t>
      </w:r>
      <w:r w:rsidR="005E70B0">
        <w:t>.</w:t>
      </w:r>
    </w:p>
    <w:p w14:paraId="52CF309B" w14:textId="680996A6" w:rsidR="00A64CBF" w:rsidRDefault="00A64CBF" w:rsidP="00A64CBF">
      <w:pPr>
        <w:pStyle w:val="Prrafodelista"/>
        <w:numPr>
          <w:ilvl w:val="0"/>
          <w:numId w:val="18"/>
        </w:numPr>
      </w:pPr>
      <w:r>
        <w:t>Se halla</w:t>
      </w:r>
      <w:r w:rsidR="005E70B0">
        <w:t xml:space="preserve"> la actuación derivativa con el producto de </w:t>
      </w:r>
      <w:proofErr w:type="spellStart"/>
      <w:r w:rsidR="005E70B0">
        <w:t>Kd</w:t>
      </w:r>
      <w:proofErr w:type="spellEnd"/>
      <w:r w:rsidR="005E70B0">
        <w:t xml:space="preserve"> por una estimación del error futuro ((error actual – error pasado) partido el periodo).</w:t>
      </w:r>
    </w:p>
    <w:p w14:paraId="03776D50" w14:textId="1691A006" w:rsidR="005E70B0" w:rsidRDefault="005E70B0" w:rsidP="005E70B0">
      <w:pPr>
        <w:pStyle w:val="Prrafodelista"/>
        <w:numPr>
          <w:ilvl w:val="0"/>
          <w:numId w:val="18"/>
        </w:numPr>
      </w:pPr>
      <w:r>
        <w:t>Se computa la actuación integral siempre que el error esté en un margen que no pueden corregir las actuaciones derivativa ni proporcional. Se calcula sumando a la actuación anterior el producto del error por la constante Ki.</w:t>
      </w:r>
    </w:p>
    <w:p w14:paraId="6BB4BEAC" w14:textId="737A64F3" w:rsidR="005E70B0" w:rsidRDefault="005E70B0" w:rsidP="005E70B0">
      <w:pPr>
        <w:pStyle w:val="Prrafodelista"/>
        <w:numPr>
          <w:ilvl w:val="0"/>
          <w:numId w:val="18"/>
        </w:numPr>
      </w:pPr>
      <w:r>
        <w:t>A continuación, se suman todas las actuaciones.</w:t>
      </w:r>
    </w:p>
    <w:p w14:paraId="7AA026E8" w14:textId="1FC31583" w:rsidR="005E70B0" w:rsidRDefault="005E70B0" w:rsidP="005E70B0">
      <w:pPr>
        <w:pStyle w:val="Prrafodelista"/>
        <w:numPr>
          <w:ilvl w:val="0"/>
          <w:numId w:val="18"/>
        </w:numPr>
      </w:pPr>
      <w:r>
        <w:t>Por último, se convierte esa actuación al número de ventiladores necesarios con la función “</w:t>
      </w:r>
      <w:proofErr w:type="spellStart"/>
      <w:r w:rsidRPr="005E70B0">
        <w:rPr>
          <w:i/>
          <w:iCs/>
        </w:rPr>
        <w:t>map</w:t>
      </w:r>
      <w:proofErr w:type="spellEnd"/>
      <w:r>
        <w:t xml:space="preserve">” propia de Arduino. También se han limitado los valores, por si </w:t>
      </w:r>
      <w:r w:rsidR="000751D0">
        <w:t>las actuaciones</w:t>
      </w:r>
      <w:r>
        <w:t xml:space="preserve"> son muy grandes y se sale del rango establecido con el </w:t>
      </w:r>
      <w:proofErr w:type="spellStart"/>
      <w:r>
        <w:t>map</w:t>
      </w:r>
      <w:proofErr w:type="spellEnd"/>
      <w:r>
        <w:t>.</w:t>
      </w:r>
    </w:p>
    <w:p w14:paraId="028F3414" w14:textId="4ACD9817" w:rsidR="000751D0" w:rsidRDefault="000751D0" w:rsidP="000751D0">
      <w:pPr>
        <w:pStyle w:val="Prrafodelista"/>
      </w:pPr>
    </w:p>
    <w:p w14:paraId="5424585C" w14:textId="44F26065" w:rsidR="000751D0" w:rsidRDefault="000751D0" w:rsidP="000751D0">
      <w:pPr>
        <w:jc w:val="center"/>
      </w:pPr>
      <w:r w:rsidRPr="000751D0">
        <w:lastRenderedPageBreak/>
        <w:drawing>
          <wp:inline distT="0" distB="0" distL="0" distR="0" wp14:anchorId="25EC7F67" wp14:editId="1E6D4C8E">
            <wp:extent cx="3941380" cy="3514700"/>
            <wp:effectExtent l="0" t="0" r="2540" b="0"/>
            <wp:docPr id="21" name="Imagen 2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exto&#10;&#10;Descripción generada automáticamente"/>
                    <pic:cNvPicPr/>
                  </pic:nvPicPr>
                  <pic:blipFill rotWithShape="1">
                    <a:blip r:embed="rId50"/>
                    <a:srcRect r="26233"/>
                    <a:stretch/>
                  </pic:blipFill>
                  <pic:spPr bwMode="auto">
                    <a:xfrm>
                      <a:off x="0" y="0"/>
                      <a:ext cx="3954680" cy="3526560"/>
                    </a:xfrm>
                    <a:prstGeom prst="rect">
                      <a:avLst/>
                    </a:prstGeom>
                    <a:ln>
                      <a:noFill/>
                    </a:ln>
                    <a:extLst>
                      <a:ext uri="{53640926-AAD7-44D8-BBD7-CCE9431645EC}">
                        <a14:shadowObscured xmlns:a14="http://schemas.microsoft.com/office/drawing/2010/main"/>
                      </a:ext>
                    </a:extLst>
                  </pic:spPr>
                </pic:pic>
              </a:graphicData>
            </a:graphic>
          </wp:inline>
        </w:drawing>
      </w:r>
    </w:p>
    <w:p w14:paraId="115EB2A4" w14:textId="776E524D" w:rsidR="000751D0" w:rsidRDefault="000751D0" w:rsidP="000751D0">
      <w:pPr>
        <w:ind w:firstLine="360"/>
        <w:jc w:val="both"/>
      </w:pPr>
      <w:r>
        <w:t xml:space="preserve">A continuación, se </w:t>
      </w:r>
      <w:r>
        <w:t>actualizan las variables del error pasado y del tiempo. Para terminar la función devuelve el número de ventiladores necesarios.</w:t>
      </w:r>
    </w:p>
    <w:p w14:paraId="4B90273C" w14:textId="2A88A67A" w:rsidR="000751D0" w:rsidRDefault="000751D0" w:rsidP="006A0A43">
      <w:pPr>
        <w:jc w:val="center"/>
      </w:pPr>
      <w:r w:rsidRPr="000751D0">
        <w:drawing>
          <wp:inline distT="0" distB="0" distL="0" distR="0" wp14:anchorId="09F78074" wp14:editId="77078B0C">
            <wp:extent cx="3991532" cy="466790"/>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91532" cy="466790"/>
                    </a:xfrm>
                    <a:prstGeom prst="rect">
                      <a:avLst/>
                    </a:prstGeom>
                  </pic:spPr>
                </pic:pic>
              </a:graphicData>
            </a:graphic>
          </wp:inline>
        </w:drawing>
      </w:r>
    </w:p>
    <w:p w14:paraId="57675CAD" w14:textId="77777777" w:rsidR="006A0A43" w:rsidRDefault="006A0A43" w:rsidP="006A0A43">
      <w:pPr>
        <w:jc w:val="center"/>
      </w:pPr>
    </w:p>
    <w:p w14:paraId="6EE1B080" w14:textId="08273EA6" w:rsidR="006A0A43" w:rsidRDefault="006A0A43" w:rsidP="006A0A43">
      <w:pPr>
        <w:ind w:firstLine="360"/>
        <w:jc w:val="both"/>
      </w:pPr>
      <w:r>
        <w:t>A</w:t>
      </w:r>
      <w:r>
        <w:t>hora es el turno de</w:t>
      </w:r>
      <w:r w:rsidR="002D716C">
        <w:t xml:space="preserve"> programar el PID del servomotor. Para realizar esta tarea se siguen los pasos anteriormente descritos.</w:t>
      </w:r>
    </w:p>
    <w:p w14:paraId="649B2CE3" w14:textId="55DCA789" w:rsidR="002D716C" w:rsidRDefault="002D716C" w:rsidP="006A0A43">
      <w:pPr>
        <w:ind w:firstLine="360"/>
        <w:jc w:val="both"/>
      </w:pPr>
      <w:r>
        <w:t>Primero se declaran las variables necesarias para realizar el control.</w:t>
      </w:r>
    </w:p>
    <w:p w14:paraId="0D141F45" w14:textId="1AC8C4EC" w:rsidR="002D716C" w:rsidRDefault="002D716C" w:rsidP="006A0A43">
      <w:pPr>
        <w:ind w:firstLine="360"/>
        <w:jc w:val="both"/>
      </w:pPr>
      <w:r w:rsidRPr="002D716C">
        <w:drawing>
          <wp:inline distT="0" distB="0" distL="0" distR="0" wp14:anchorId="14E2FF3A" wp14:editId="49C4AF42">
            <wp:extent cx="5400040" cy="1435100"/>
            <wp:effectExtent l="0" t="0" r="0" b="0"/>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nterfaz de usuario gráfica, Texto, Aplicación&#10;&#10;Descripción generada automáticamente"/>
                    <pic:cNvPicPr/>
                  </pic:nvPicPr>
                  <pic:blipFill>
                    <a:blip r:embed="rId52"/>
                    <a:stretch>
                      <a:fillRect/>
                    </a:stretch>
                  </pic:blipFill>
                  <pic:spPr>
                    <a:xfrm>
                      <a:off x="0" y="0"/>
                      <a:ext cx="5400040" cy="1435100"/>
                    </a:xfrm>
                    <a:prstGeom prst="rect">
                      <a:avLst/>
                    </a:prstGeom>
                  </pic:spPr>
                </pic:pic>
              </a:graphicData>
            </a:graphic>
          </wp:inline>
        </w:drawing>
      </w:r>
    </w:p>
    <w:p w14:paraId="23374F7A" w14:textId="449C2397" w:rsidR="00C35BA9" w:rsidRDefault="00E66C34" w:rsidP="006A0A43">
      <w:pPr>
        <w:ind w:firstLine="360"/>
        <w:jc w:val="both"/>
      </w:pPr>
      <w:r>
        <w:t>El siguiente paso es replicar los pasos para crear la función del controlador PID.</w:t>
      </w:r>
    </w:p>
    <w:p w14:paraId="350E2987" w14:textId="3C962FD5" w:rsidR="00E66C34" w:rsidRDefault="00E66C34" w:rsidP="006A0A43">
      <w:pPr>
        <w:ind w:firstLine="360"/>
        <w:jc w:val="both"/>
      </w:pPr>
      <w:r w:rsidRPr="00E66C34">
        <w:lastRenderedPageBreak/>
        <w:drawing>
          <wp:inline distT="0" distB="0" distL="0" distR="0" wp14:anchorId="491E38EB" wp14:editId="60ABDEFB">
            <wp:extent cx="5400040" cy="2995295"/>
            <wp:effectExtent l="0" t="0" r="0" b="0"/>
            <wp:docPr id="55" name="Imagen 55"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Texto, Carta&#10;&#10;Descripción generada automáticamente"/>
                    <pic:cNvPicPr/>
                  </pic:nvPicPr>
                  <pic:blipFill>
                    <a:blip r:embed="rId53"/>
                    <a:stretch>
                      <a:fillRect/>
                    </a:stretch>
                  </pic:blipFill>
                  <pic:spPr>
                    <a:xfrm>
                      <a:off x="0" y="0"/>
                      <a:ext cx="5400040" cy="2995295"/>
                    </a:xfrm>
                    <a:prstGeom prst="rect">
                      <a:avLst/>
                    </a:prstGeom>
                  </pic:spPr>
                </pic:pic>
              </a:graphicData>
            </a:graphic>
          </wp:inline>
        </w:drawing>
      </w:r>
    </w:p>
    <w:p w14:paraId="68B5C063" w14:textId="787E789D" w:rsidR="00E66C34" w:rsidRDefault="00E66C34" w:rsidP="006A0A43">
      <w:pPr>
        <w:ind w:firstLine="360"/>
        <w:jc w:val="both"/>
      </w:pPr>
      <w:r>
        <w:t>En esta función se ve la diferencia de que el mapa va de 50 a 135 que coinciden con los ángulos del servomotor. Cundo se le manda la señal de 135º al servo este se encuentra totalmente en horizontal sin ejercer ninguna tensión al filamento, si se manda la señal de 50º el eje pivotante se encontrará a 90º con respecto a la base, por tanto, estará ejerciendo la máxima tensión.</w:t>
      </w:r>
    </w:p>
    <w:p w14:paraId="1D2D534F" w14:textId="209B5943" w:rsidR="006A0A43" w:rsidRDefault="00E66C34" w:rsidP="00E66C34">
      <w:pPr>
        <w:ind w:firstLine="360"/>
        <w:jc w:val="both"/>
      </w:pPr>
      <w:r>
        <w:t>Por último, quedaría la calibración de ambos PID. Esta tarea se debe de realizar de forma experimental. Primero se ajustan todas las constantes a 0 (</w:t>
      </w:r>
      <w:proofErr w:type="spellStart"/>
      <w:r>
        <w:t>Kp</w:t>
      </w:r>
      <w:proofErr w:type="spellEnd"/>
      <w:r>
        <w:t xml:space="preserve">, Ki y </w:t>
      </w:r>
      <w:proofErr w:type="spellStart"/>
      <w:r>
        <w:t>Kd</w:t>
      </w:r>
      <w:proofErr w:type="spellEnd"/>
      <w:r>
        <w:t>). Posteriormente se incrementa la constante proporcional (</w:t>
      </w:r>
      <w:proofErr w:type="spellStart"/>
      <w:r>
        <w:t>Kp</w:t>
      </w:r>
      <w:proofErr w:type="spellEnd"/>
      <w:r>
        <w:t>) hasta ver que esta actuando de forma correcta ante la entrada. Posteriormente, se incrementa un poco la constante derivativa, no mucho porque puede hacer el sistema oscilante. Si el sistema se ajusta bien y no es oscilante es la hora de ajustar la constante integral. La constante integral se debe de aumentar muy poco, ya que tiene bastante efecto. Va acumulando según los ciclos que haga el controlador, por tanto, no puede ser muy grande.</w:t>
      </w:r>
    </w:p>
    <w:p w14:paraId="02BC1751" w14:textId="7C682FFB" w:rsidR="00E66C34" w:rsidRDefault="00E66C34" w:rsidP="00E66C34">
      <w:pPr>
        <w:ind w:firstLine="360"/>
        <w:jc w:val="both"/>
      </w:pPr>
      <w:r>
        <w:t xml:space="preserve">Se ha mencionado que la calibración se ha hecho experimentalmente. El sensor de temperatura se ha calibrado introduciendo un pequeño filamento a muy alta temperatura. El sensor de espesor ha sido el más difícil de ajustar, puesto que la máquina extrusora no esta terminada. Lo suyo es calibrarla con la extrusora lista, para ver </w:t>
      </w:r>
      <w:r w:rsidR="00812671">
        <w:t>cómo</w:t>
      </w:r>
      <w:r>
        <w:t xml:space="preserve"> actúa experimentalmente</w:t>
      </w:r>
      <w:r w:rsidR="00812671">
        <w:t xml:space="preserve">. Se ha ajustado de otra forma la máquina, se ha cogido una bobina de filamento de mayor espesor, 2.85mm y se calentado con un mechero para ver la actuación del servomotor. De esta manera se han calibrado los parámetros del PID. Es cierto que para mejorar la calidad del bobinado se deberá de ajustar mejor los parámetros cuando la máquina extrusora </w:t>
      </w:r>
      <w:proofErr w:type="gramStart"/>
      <w:r w:rsidR="00812671">
        <w:t>este lista</w:t>
      </w:r>
      <w:proofErr w:type="gramEnd"/>
      <w:r w:rsidR="00812671">
        <w:t xml:space="preserve"> y funcionando.</w:t>
      </w:r>
      <w:r>
        <w:t xml:space="preserve"> </w:t>
      </w:r>
    </w:p>
    <w:p w14:paraId="5F2701E8" w14:textId="77777777" w:rsidR="00A64CBF" w:rsidRDefault="00A64CBF"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TC  "</w:instrText>
      </w:r>
      <w:bookmarkStart w:id="66" w:name="_Toc117015219"/>
      <w:r>
        <w:instrText>3.3.</w:instrText>
      </w:r>
      <w:r w:rsidR="00215567">
        <w:instrText>5</w:instrText>
      </w:r>
      <w:r>
        <w:instrText>.</w:instrText>
      </w:r>
      <w:r>
        <w:tab/>
        <w:instrText>Programación conjunta</w:instrText>
      </w:r>
      <w:bookmarkEnd w:id="66"/>
      <w:r>
        <w:instrText xml:space="preserve"> " \f c \l 4 </w:instrText>
      </w:r>
      <w:r>
        <w:fldChar w:fldCharType="end"/>
      </w:r>
    </w:p>
    <w:p w14:paraId="03FECEAF" w14:textId="2583556C" w:rsidR="008F28ED" w:rsidRDefault="008F28ED" w:rsidP="008F28ED">
      <w:pPr>
        <w:ind w:firstLine="360"/>
        <w:jc w:val="both"/>
      </w:pPr>
      <w:r>
        <w:t xml:space="preserve">En este apartado se unirán todos los códigos de las tres estaciones y se </w:t>
      </w:r>
      <w:r w:rsidR="00BA2202">
        <w:t>realizará un calibrado para garantizar su correcto funcionamiento.</w:t>
      </w:r>
    </w:p>
    <w:p w14:paraId="3A70E7FA" w14:textId="0C603CA2" w:rsidR="00BA2202" w:rsidRDefault="00BA2202" w:rsidP="00BA2202">
      <w:pPr>
        <w:jc w:val="both"/>
        <w:rPr>
          <w:noProof/>
        </w:rPr>
      </w:pPr>
      <w:r w:rsidRPr="00BA2202">
        <w:rPr>
          <w:noProof/>
        </w:rPr>
        <w:lastRenderedPageBreak/>
        <w:drawing>
          <wp:inline distT="0" distB="0" distL="0" distR="0" wp14:anchorId="2E428AA5" wp14:editId="58F83C57">
            <wp:extent cx="5400040" cy="2787015"/>
            <wp:effectExtent l="0" t="0" r="0" b="0"/>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a:blip r:embed="rId54"/>
                    <a:stretch>
                      <a:fillRect/>
                    </a:stretch>
                  </pic:blipFill>
                  <pic:spPr>
                    <a:xfrm>
                      <a:off x="0" y="0"/>
                      <a:ext cx="5400040" cy="2787015"/>
                    </a:xfrm>
                    <a:prstGeom prst="rect">
                      <a:avLst/>
                    </a:prstGeom>
                  </pic:spPr>
                </pic:pic>
              </a:graphicData>
            </a:graphic>
          </wp:inline>
        </w:drawing>
      </w:r>
      <w:r w:rsidRPr="00BA2202">
        <w:rPr>
          <w:noProof/>
        </w:rPr>
        <w:t xml:space="preserve"> </w:t>
      </w:r>
      <w:r w:rsidRPr="00BA2202">
        <w:rPr>
          <w:noProof/>
        </w:rPr>
        <w:drawing>
          <wp:inline distT="0" distB="0" distL="0" distR="0" wp14:anchorId="7112ABAE" wp14:editId="4F2EDB08">
            <wp:extent cx="5400040" cy="2715895"/>
            <wp:effectExtent l="0" t="0" r="0" b="8255"/>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 Correo electrónico&#10;&#10;Descripción generada automáticamente"/>
                    <pic:cNvPicPr/>
                  </pic:nvPicPr>
                  <pic:blipFill>
                    <a:blip r:embed="rId55"/>
                    <a:stretch>
                      <a:fillRect/>
                    </a:stretch>
                  </pic:blipFill>
                  <pic:spPr>
                    <a:xfrm>
                      <a:off x="0" y="0"/>
                      <a:ext cx="5400040" cy="2715895"/>
                    </a:xfrm>
                    <a:prstGeom prst="rect">
                      <a:avLst/>
                    </a:prstGeom>
                  </pic:spPr>
                </pic:pic>
              </a:graphicData>
            </a:graphic>
          </wp:inline>
        </w:drawing>
      </w:r>
      <w:r w:rsidRPr="00BA2202">
        <w:rPr>
          <w:noProof/>
        </w:rPr>
        <w:t xml:space="preserve"> </w:t>
      </w:r>
      <w:r w:rsidRPr="00BA2202">
        <w:rPr>
          <w:noProof/>
        </w:rPr>
        <w:drawing>
          <wp:inline distT="0" distB="0" distL="0" distR="0" wp14:anchorId="584D5630" wp14:editId="1F517A53">
            <wp:extent cx="5400040" cy="3168015"/>
            <wp:effectExtent l="0" t="0" r="0" b="0"/>
            <wp:docPr id="27" name="Imagen 2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10;&#10;Descripción generada automáticamente"/>
                    <pic:cNvPicPr/>
                  </pic:nvPicPr>
                  <pic:blipFill>
                    <a:blip r:embed="rId56"/>
                    <a:stretch>
                      <a:fillRect/>
                    </a:stretch>
                  </pic:blipFill>
                  <pic:spPr>
                    <a:xfrm>
                      <a:off x="0" y="0"/>
                      <a:ext cx="5400040" cy="3168015"/>
                    </a:xfrm>
                    <a:prstGeom prst="rect">
                      <a:avLst/>
                    </a:prstGeom>
                  </pic:spPr>
                </pic:pic>
              </a:graphicData>
            </a:graphic>
          </wp:inline>
        </w:drawing>
      </w:r>
      <w:r w:rsidRPr="00BA2202">
        <w:rPr>
          <w:noProof/>
        </w:rPr>
        <w:t xml:space="preserve"> </w:t>
      </w:r>
      <w:r w:rsidRPr="00BA2202">
        <w:rPr>
          <w:noProof/>
        </w:rPr>
        <w:lastRenderedPageBreak/>
        <w:drawing>
          <wp:inline distT="0" distB="0" distL="0" distR="0" wp14:anchorId="0DB781B8" wp14:editId="3752AE01">
            <wp:extent cx="5400040" cy="2618740"/>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57"/>
                    <a:stretch>
                      <a:fillRect/>
                    </a:stretch>
                  </pic:blipFill>
                  <pic:spPr>
                    <a:xfrm>
                      <a:off x="0" y="0"/>
                      <a:ext cx="5400040" cy="2618740"/>
                    </a:xfrm>
                    <a:prstGeom prst="rect">
                      <a:avLst/>
                    </a:prstGeom>
                  </pic:spPr>
                </pic:pic>
              </a:graphicData>
            </a:graphic>
          </wp:inline>
        </w:drawing>
      </w:r>
      <w:r w:rsidRPr="00BA2202">
        <w:rPr>
          <w:noProof/>
        </w:rPr>
        <w:t xml:space="preserve"> </w:t>
      </w:r>
      <w:r w:rsidRPr="00BA2202">
        <w:rPr>
          <w:noProof/>
        </w:rPr>
        <w:drawing>
          <wp:inline distT="0" distB="0" distL="0" distR="0" wp14:anchorId="5BF60133" wp14:editId="64667556">
            <wp:extent cx="5400040" cy="2793365"/>
            <wp:effectExtent l="0" t="0" r="0" b="698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 Correo electrónico&#10;&#10;Descripción generada automáticamente"/>
                    <pic:cNvPicPr/>
                  </pic:nvPicPr>
                  <pic:blipFill>
                    <a:blip r:embed="rId58"/>
                    <a:stretch>
                      <a:fillRect/>
                    </a:stretch>
                  </pic:blipFill>
                  <pic:spPr>
                    <a:xfrm>
                      <a:off x="0" y="0"/>
                      <a:ext cx="5400040" cy="279336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6BEF9132" wp14:editId="7A1C8DE0">
            <wp:extent cx="5400040" cy="2983230"/>
            <wp:effectExtent l="0" t="0" r="0" b="7620"/>
            <wp:docPr id="30" name="Imagen 30"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10;&#10;Descripción generada automáticamente"/>
                    <pic:cNvPicPr/>
                  </pic:nvPicPr>
                  <pic:blipFill>
                    <a:blip r:embed="rId59"/>
                    <a:stretch>
                      <a:fillRect/>
                    </a:stretch>
                  </pic:blipFill>
                  <pic:spPr>
                    <a:xfrm>
                      <a:off x="0" y="0"/>
                      <a:ext cx="5400040" cy="298323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26A46DBA" wp14:editId="08504699">
            <wp:extent cx="5400040" cy="2783205"/>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pic:nvPicPr>
                  <pic:blipFill>
                    <a:blip r:embed="rId60"/>
                    <a:stretch>
                      <a:fillRect/>
                    </a:stretch>
                  </pic:blipFill>
                  <pic:spPr>
                    <a:xfrm>
                      <a:off x="0" y="0"/>
                      <a:ext cx="5400040" cy="2783205"/>
                    </a:xfrm>
                    <a:prstGeom prst="rect">
                      <a:avLst/>
                    </a:prstGeom>
                  </pic:spPr>
                </pic:pic>
              </a:graphicData>
            </a:graphic>
          </wp:inline>
        </w:drawing>
      </w:r>
      <w:r w:rsidR="00C61ED3" w:rsidRPr="00C61ED3">
        <w:rPr>
          <w:noProof/>
        </w:rPr>
        <w:t xml:space="preserve"> </w:t>
      </w:r>
      <w:r w:rsidR="00C61ED3" w:rsidRPr="00C61ED3">
        <w:rPr>
          <w:noProof/>
        </w:rPr>
        <w:drawing>
          <wp:inline distT="0" distB="0" distL="0" distR="0" wp14:anchorId="7C432835" wp14:editId="5404FF8E">
            <wp:extent cx="5400040" cy="3025775"/>
            <wp:effectExtent l="0" t="0" r="0" b="3175"/>
            <wp:docPr id="52" name="Imagen 52"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Texto, Carta&#10;&#10;Descripción generada automáticamente"/>
                    <pic:cNvPicPr/>
                  </pic:nvPicPr>
                  <pic:blipFill>
                    <a:blip r:embed="rId61"/>
                    <a:stretch>
                      <a:fillRect/>
                    </a:stretch>
                  </pic:blipFill>
                  <pic:spPr>
                    <a:xfrm>
                      <a:off x="0" y="0"/>
                      <a:ext cx="5400040" cy="302577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45358EAC" wp14:editId="2B2A2226">
            <wp:extent cx="5400040" cy="2776855"/>
            <wp:effectExtent l="0" t="0" r="0" b="4445"/>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62"/>
                    <a:stretch>
                      <a:fillRect/>
                    </a:stretch>
                  </pic:blipFill>
                  <pic:spPr>
                    <a:xfrm>
                      <a:off x="0" y="0"/>
                      <a:ext cx="5400040" cy="2776855"/>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328BCF39" wp14:editId="62B0D137">
            <wp:extent cx="5400040" cy="2696845"/>
            <wp:effectExtent l="0" t="0" r="0" b="8255"/>
            <wp:docPr id="34" name="Imagen 3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 Correo electrónico&#10;&#10;Descripción generada automáticamente"/>
                    <pic:cNvPicPr/>
                  </pic:nvPicPr>
                  <pic:blipFill>
                    <a:blip r:embed="rId63"/>
                    <a:stretch>
                      <a:fillRect/>
                    </a:stretch>
                  </pic:blipFill>
                  <pic:spPr>
                    <a:xfrm>
                      <a:off x="0" y="0"/>
                      <a:ext cx="5400040" cy="269684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15E84595" wp14:editId="2ECAC6BA">
            <wp:extent cx="5400040" cy="2264410"/>
            <wp:effectExtent l="0" t="0" r="0" b="2540"/>
            <wp:docPr id="35" name="Imagen 3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Texto&#10;&#10;Descripción generada automáticamente"/>
                    <pic:cNvPicPr/>
                  </pic:nvPicPr>
                  <pic:blipFill>
                    <a:blip r:embed="rId64"/>
                    <a:stretch>
                      <a:fillRect/>
                    </a:stretch>
                  </pic:blipFill>
                  <pic:spPr>
                    <a:xfrm>
                      <a:off x="0" y="0"/>
                      <a:ext cx="5400040" cy="226441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1C5616C9" wp14:editId="1EFF87F1">
            <wp:extent cx="5400040" cy="2735580"/>
            <wp:effectExtent l="0" t="0" r="0" b="7620"/>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 Correo electrónico&#10;&#10;Descripción generada automáticamente"/>
                    <pic:cNvPicPr/>
                  </pic:nvPicPr>
                  <pic:blipFill>
                    <a:blip r:embed="rId65"/>
                    <a:stretch>
                      <a:fillRect/>
                    </a:stretch>
                  </pic:blipFill>
                  <pic:spPr>
                    <a:xfrm>
                      <a:off x="0" y="0"/>
                      <a:ext cx="5400040" cy="2735580"/>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B254B6B" wp14:editId="2D745355">
            <wp:extent cx="5400040" cy="3147695"/>
            <wp:effectExtent l="0" t="0" r="0" b="0"/>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10;&#10;Descripción generada automáticamente"/>
                    <pic:cNvPicPr/>
                  </pic:nvPicPr>
                  <pic:blipFill>
                    <a:blip r:embed="rId66"/>
                    <a:stretch>
                      <a:fillRect/>
                    </a:stretch>
                  </pic:blipFill>
                  <pic:spPr>
                    <a:xfrm>
                      <a:off x="0" y="0"/>
                      <a:ext cx="5400040" cy="3147695"/>
                    </a:xfrm>
                    <a:prstGeom prst="rect">
                      <a:avLst/>
                    </a:prstGeom>
                  </pic:spPr>
                </pic:pic>
              </a:graphicData>
            </a:graphic>
          </wp:inline>
        </w:drawing>
      </w:r>
    </w:p>
    <w:p w14:paraId="3441A25F" w14:textId="54FEE45C" w:rsidR="00EA1F54" w:rsidRDefault="00EA1F54" w:rsidP="00BA2202">
      <w:pPr>
        <w:jc w:val="both"/>
        <w:rPr>
          <w:noProof/>
        </w:rPr>
      </w:pPr>
    </w:p>
    <w:p w14:paraId="518B930F" w14:textId="426AFFE8" w:rsidR="00EA1F54" w:rsidRDefault="00EA1F54" w:rsidP="00EA1F54">
      <w:pPr>
        <w:ind w:firstLine="360"/>
        <w:jc w:val="both"/>
        <w:rPr>
          <w:noProof/>
        </w:rPr>
      </w:pPr>
      <w:r>
        <w:rPr>
          <w:noProof/>
        </w:rPr>
        <w:t xml:space="preserve">Este es el código completo de la máquina que se encarga de bobinar el filamento. Se ha estructurado en varias partes para que sea más simple entenderlo. En la parte superior se observa la declaración de las variables, donde se pueden alterar los parámetros del PID, la velocidad de los motores, etc. Posteriormente se encuentra la declaración de los pines físicos. A conituación se encuentra la función setup, que es la unión de las funciones setup de los códigos de ejemplo. Se inicializa la Ramps para el control de los motores paso a paso, se inicializa el sensor de temperatura y se inicializa el servomotor. Después, se encuentra la declaración de funciones auxiliares que se han usado para realizar determinadas tareas. Como por ejemplo, </w:t>
      </w:r>
      <w:r w:rsidR="000F5E93">
        <w:rPr>
          <w:noProof/>
        </w:rPr>
        <w:t xml:space="preserve">control PID del servo o de los ventiladores, etc. y así se consigue dejar la función loop más limpia y fácil de entender. </w:t>
      </w:r>
    </w:p>
    <w:p w14:paraId="796DCF31" w14:textId="77777777" w:rsidR="00680856" w:rsidRDefault="000F5E93" w:rsidP="00EA1F54">
      <w:pPr>
        <w:ind w:firstLine="360"/>
        <w:jc w:val="both"/>
        <w:rPr>
          <w:noProof/>
        </w:rPr>
        <w:sectPr w:rsidR="00680856" w:rsidSect="000E4E2B">
          <w:footerReference w:type="default" r:id="rId67"/>
          <w:pgSz w:w="11906" w:h="16838"/>
          <w:pgMar w:top="1418" w:right="1701" w:bottom="1418" w:left="1701" w:header="709" w:footer="709" w:gutter="0"/>
          <w:pgNumType w:start="22"/>
          <w:cols w:space="708"/>
          <w:docGrid w:linePitch="360"/>
        </w:sectPr>
      </w:pPr>
      <w:r>
        <w:rPr>
          <w:noProof/>
        </w:rPr>
        <w:t xml:space="preserve">Por último se encuentre la función loop, esta es la función principal, se encarga de llamar a las funciones auxiliares en el momento oportuno. Debajo de la función loop se encuentran </w:t>
      </w:r>
      <w:r>
        <w:rPr>
          <w:noProof/>
        </w:rPr>
        <w:lastRenderedPageBreak/>
        <w:t xml:space="preserve">definidas las funciones auxiliares. Estas funciones coinciden con las funciones vistas en los ejemplos o funcionan de una forma similar. </w:t>
      </w:r>
    </w:p>
    <w:p w14:paraId="4EAFC419" w14:textId="66E4231A" w:rsidR="00680856" w:rsidRDefault="00680856" w:rsidP="00680856">
      <w:pPr>
        <w:pStyle w:val="Ttulo1"/>
        <w:jc w:val="center"/>
        <w:rPr>
          <w:sz w:val="96"/>
          <w:szCs w:val="96"/>
        </w:rPr>
      </w:pPr>
      <w:r w:rsidRPr="00D87D8E">
        <w:rPr>
          <w:sz w:val="96"/>
          <w:szCs w:val="96"/>
        </w:rPr>
        <w:lastRenderedPageBreak/>
        <w:t>C</w:t>
      </w:r>
      <w:r>
        <w:rPr>
          <w:sz w:val="96"/>
          <w:szCs w:val="96"/>
        </w:rPr>
        <w:t>APÍTULO</w:t>
      </w:r>
      <w:r w:rsidRPr="00D87D8E">
        <w:rPr>
          <w:sz w:val="96"/>
          <w:szCs w:val="96"/>
        </w:rPr>
        <w:t xml:space="preserve"> </w:t>
      </w:r>
      <w:r>
        <w:rPr>
          <w:sz w:val="96"/>
          <w:szCs w:val="96"/>
        </w:rPr>
        <w:t>4</w:t>
      </w:r>
      <w:r w:rsidRPr="00D87D8E">
        <w:rPr>
          <w:sz w:val="96"/>
          <w:szCs w:val="96"/>
        </w:rPr>
        <w:t xml:space="preserve">. </w:t>
      </w:r>
      <w:r>
        <w:rPr>
          <w:sz w:val="96"/>
          <w:szCs w:val="96"/>
        </w:rPr>
        <w:t>PLANOS</w:t>
      </w:r>
      <w:r>
        <w:rPr>
          <w:sz w:val="96"/>
          <w:szCs w:val="96"/>
        </w:rPr>
        <w:fldChar w:fldCharType="begin"/>
      </w:r>
      <w:r>
        <w:rPr>
          <w:sz w:val="96"/>
          <w:szCs w:val="96"/>
        </w:rPr>
        <w:instrText xml:space="preserve"> </w:instrText>
      </w:r>
      <w:proofErr w:type="gramStart"/>
      <w:r>
        <w:rPr>
          <w:sz w:val="96"/>
          <w:szCs w:val="96"/>
        </w:rPr>
        <w:instrText>TC  "</w:instrText>
      </w:r>
      <w:bookmarkStart w:id="67" w:name="_Toc117015220"/>
      <w:proofErr w:type="gramEnd"/>
      <w:r>
        <w:rPr>
          <w:sz w:val="96"/>
          <w:szCs w:val="96"/>
        </w:rPr>
        <w:instrText xml:space="preserve">CAPÍTULO 4. </w:instrText>
      </w:r>
      <w:r>
        <w:rPr>
          <w:sz w:val="96"/>
          <w:szCs w:val="96"/>
        </w:rPr>
        <w:instrText>PLANOS</w:instrText>
      </w:r>
      <w:bookmarkEnd w:id="67"/>
      <w:r>
        <w:rPr>
          <w:sz w:val="96"/>
          <w:szCs w:val="96"/>
        </w:rPr>
        <w:instrText xml:space="preserve">" \f c \l 1 </w:instrText>
      </w:r>
      <w:r>
        <w:rPr>
          <w:sz w:val="96"/>
          <w:szCs w:val="96"/>
        </w:rPr>
        <w:fldChar w:fldCharType="end"/>
      </w:r>
    </w:p>
    <w:p w14:paraId="1DE82F24" w14:textId="20261D2C" w:rsidR="000F5E93" w:rsidRDefault="000F5E93" w:rsidP="00EA1F54">
      <w:pPr>
        <w:ind w:firstLine="360"/>
        <w:jc w:val="both"/>
      </w:pPr>
    </w:p>
    <w:p w14:paraId="7139E2D8" w14:textId="54C06BB5" w:rsidR="00207170" w:rsidRDefault="00207170">
      <w:r>
        <w:br w:type="page"/>
      </w:r>
    </w:p>
    <w:p w14:paraId="74F0E6AD" w14:textId="77777777" w:rsidR="00207170" w:rsidRDefault="00207170" w:rsidP="00EA1F54">
      <w:pPr>
        <w:ind w:firstLine="360"/>
        <w:jc w:val="both"/>
      </w:pPr>
    </w:p>
    <w:p w14:paraId="2E59BC2E" w14:textId="371B56CF" w:rsidR="00BA2202" w:rsidRDefault="00BA2202" w:rsidP="00BA2202">
      <w:pPr>
        <w:ind w:left="708" w:hanging="348"/>
        <w:jc w:val="both"/>
      </w:pPr>
      <w:r w:rsidRPr="00BA2202">
        <w:rPr>
          <w:noProof/>
        </w:rPr>
        <w:t xml:space="preserve"> </w:t>
      </w:r>
    </w:p>
    <w:p w14:paraId="2AC3EC67" w14:textId="669F3E6B" w:rsidR="00D406BB" w:rsidRDefault="00D406BB">
      <w:pPr>
        <w:sectPr w:rsidR="00D406BB" w:rsidSect="00207170">
          <w:footerReference w:type="default" r:id="rId68"/>
          <w:pgSz w:w="11906" w:h="16838"/>
          <w:pgMar w:top="1418" w:right="1701" w:bottom="1418" w:left="1701" w:header="709" w:footer="709" w:gutter="0"/>
          <w:pgNumType w:start="45"/>
          <w:cols w:space="708"/>
          <w:titlePg/>
          <w:docGrid w:linePitch="360"/>
        </w:sectPr>
      </w:pPr>
    </w:p>
    <w:p w14:paraId="309824E2" w14:textId="360F6074" w:rsidR="00D87D8E" w:rsidRDefault="00D87D8E">
      <w:pPr>
        <w:rPr>
          <w:highlight w:val="yellow"/>
        </w:rPr>
      </w:pPr>
    </w:p>
    <w:p w14:paraId="57741219" w14:textId="0CACF76F" w:rsidR="00D87D8E" w:rsidRDefault="00D87D8E" w:rsidP="00D87D8E">
      <w:pPr>
        <w:pStyle w:val="Ttulo1"/>
        <w:jc w:val="center"/>
        <w:rPr>
          <w:sz w:val="96"/>
          <w:szCs w:val="96"/>
        </w:rPr>
      </w:pPr>
      <w:r w:rsidRPr="00D87D8E">
        <w:rPr>
          <w:sz w:val="96"/>
          <w:szCs w:val="96"/>
        </w:rPr>
        <w:t>C</w:t>
      </w:r>
      <w:r w:rsidR="003254BA">
        <w:rPr>
          <w:sz w:val="96"/>
          <w:szCs w:val="96"/>
        </w:rPr>
        <w:t>APÍTULO</w:t>
      </w:r>
      <w:r w:rsidRPr="00D87D8E">
        <w:rPr>
          <w:sz w:val="96"/>
          <w:szCs w:val="96"/>
        </w:rPr>
        <w:t xml:space="preserve"> </w:t>
      </w:r>
      <w:r w:rsidR="00C5401A">
        <w:rPr>
          <w:sz w:val="96"/>
          <w:szCs w:val="96"/>
        </w:rPr>
        <w:t>5</w:t>
      </w:r>
      <w:r w:rsidRPr="00D87D8E">
        <w:rPr>
          <w:sz w:val="96"/>
          <w:szCs w:val="96"/>
        </w:rPr>
        <w:t>. C</w:t>
      </w:r>
      <w:r w:rsidR="00703970">
        <w:rPr>
          <w:sz w:val="96"/>
          <w:szCs w:val="96"/>
        </w:rPr>
        <w:t>ONCLUSIONES</w:t>
      </w:r>
      <w:r>
        <w:rPr>
          <w:sz w:val="96"/>
          <w:szCs w:val="96"/>
        </w:rPr>
        <w:fldChar w:fldCharType="begin"/>
      </w:r>
      <w:r>
        <w:rPr>
          <w:sz w:val="96"/>
          <w:szCs w:val="96"/>
        </w:rPr>
        <w:instrText xml:space="preserve"> </w:instrText>
      </w:r>
      <w:proofErr w:type="gramStart"/>
      <w:r>
        <w:rPr>
          <w:sz w:val="96"/>
          <w:szCs w:val="96"/>
        </w:rPr>
        <w:instrText>TC  "</w:instrText>
      </w:r>
      <w:bookmarkStart w:id="68" w:name="_Toc117015221"/>
      <w:proofErr w:type="gramEnd"/>
      <w:r>
        <w:rPr>
          <w:sz w:val="96"/>
          <w:szCs w:val="96"/>
        </w:rPr>
        <w:instrText>C</w:instrText>
      </w:r>
      <w:r w:rsidR="003254BA">
        <w:rPr>
          <w:sz w:val="96"/>
          <w:szCs w:val="96"/>
        </w:rPr>
        <w:instrText>APÍTULO</w:instrText>
      </w:r>
      <w:r>
        <w:rPr>
          <w:sz w:val="96"/>
          <w:szCs w:val="96"/>
        </w:rPr>
        <w:instrText xml:space="preserve"> </w:instrText>
      </w:r>
      <w:r w:rsidR="00C5401A">
        <w:rPr>
          <w:sz w:val="96"/>
          <w:szCs w:val="96"/>
        </w:rPr>
        <w:instrText>5</w:instrText>
      </w:r>
      <w:r>
        <w:rPr>
          <w:sz w:val="96"/>
          <w:szCs w:val="96"/>
        </w:rPr>
        <w:instrText>. C</w:instrText>
      </w:r>
      <w:r w:rsidR="004C6673">
        <w:rPr>
          <w:sz w:val="96"/>
          <w:szCs w:val="96"/>
        </w:rPr>
        <w:instrText>ONCLUSIONES</w:instrText>
      </w:r>
      <w:bookmarkEnd w:id="68"/>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9"/>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65F62C68" w:rsidR="00621B9A" w:rsidRDefault="00C5401A" w:rsidP="00D87D8E">
      <w:pPr>
        <w:pStyle w:val="Ttulo2"/>
      </w:pPr>
      <w:r>
        <w:lastRenderedPageBreak/>
        <w:t>5</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69" w:name="_Toc117015222"/>
      <w:proofErr w:type="gramEnd"/>
      <w:r>
        <w:instrText>5</w:instrText>
      </w:r>
      <w:r w:rsidR="005F6676">
        <w:instrText>.1.</w:instrText>
      </w:r>
      <w:r w:rsidR="005F6676">
        <w:tab/>
        <w:instrText>Conclusiones sobre la evaluación económica</w:instrText>
      </w:r>
      <w:bookmarkEnd w:id="69"/>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694BB815" w14:textId="77777777" w:rsidR="003D60D0" w:rsidRDefault="00A52658" w:rsidP="00A52658">
      <w:pPr>
        <w:ind w:firstLine="360"/>
        <w:jc w:val="both"/>
      </w:pPr>
      <w:r>
        <w:t>Analizando las etapas por separado. La primera etapa la constituyen 3 ventiladores con 3 relés</w:t>
      </w:r>
      <w:r w:rsidR="003D60D0">
        <w:t xml:space="preserve"> más el sensor de temperatura</w:t>
      </w:r>
      <w:r>
        <w:t>, siendo los ventiladores reciclados.</w:t>
      </w:r>
      <w:r w:rsidR="003D60D0">
        <w:t xml:space="preserve"> Se obtiene un</w:t>
      </w:r>
      <w:r>
        <w:t xml:space="preserve"> coste </w:t>
      </w:r>
      <w:r w:rsidR="007C285E">
        <w:t>de</w:t>
      </w:r>
      <w:r w:rsidR="00C84478">
        <w:t xml:space="preserve"> </w:t>
      </w:r>
      <w:r w:rsidR="003D60D0">
        <w:t>58,33</w:t>
      </w:r>
      <w:r w:rsidR="00C84478">
        <w:t>€</w:t>
      </w:r>
      <w:r>
        <w:t>.</w:t>
      </w:r>
    </w:p>
    <w:p w14:paraId="615DC0A3" w14:textId="5EF74023" w:rsidR="003D60D0" w:rsidRDefault="00A52658" w:rsidP="00A52658">
      <w:pPr>
        <w:ind w:firstLine="360"/>
        <w:jc w:val="both"/>
      </w:pPr>
      <w:r>
        <w:t>La segunda etapa, es algo más costosa, debido a que tiene un servomotor, aunque este ha sido reciclado ya que lo ha proporcionado</w:t>
      </w:r>
      <w:r w:rsidR="003D60D0">
        <w:t xml:space="preserve"> mí tutor</w:t>
      </w:r>
      <w:r>
        <w:t>. Una varilla roscada, proporcionada por la universidad, con un costo inferior a los 5€.</w:t>
      </w:r>
      <w:r w:rsidR="003349C2">
        <w:t xml:space="preserve"> Un sensor de efecto hall, que ha sido proporcionado por </w:t>
      </w:r>
      <w:r w:rsidR="007C0561">
        <w:t xml:space="preserve">mí tutor </w:t>
      </w:r>
      <w:r w:rsidR="003349C2">
        <w:t>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D60D0">
        <w:t>8</w:t>
      </w:r>
      <w:r>
        <w:t xml:space="preserve">€ aproximadamente. </w:t>
      </w:r>
      <w:r w:rsidR="003D60D0">
        <w:t>En total es coste aproximado de la segunda etapa es de: 12€</w:t>
      </w:r>
    </w:p>
    <w:p w14:paraId="2B71869F" w14:textId="07958E7D" w:rsidR="00A52658" w:rsidRDefault="003D60D0" w:rsidP="00A52658">
      <w:pPr>
        <w:ind w:firstLine="360"/>
        <w:jc w:val="both"/>
      </w:pPr>
      <w:r>
        <w:t xml:space="preserve"> </w:t>
      </w:r>
      <w:r w:rsidR="00A52658">
        <w:t xml:space="preserve">La última etapa la constituyen otro motor paso a paso </w:t>
      </w:r>
      <w:r w:rsidR="003349C2">
        <w:t xml:space="preserve">con un coste de </w:t>
      </w:r>
      <w:r>
        <w:t>8</w:t>
      </w:r>
      <w:r w:rsidR="003349C2">
        <w:t xml:space="preserve">€ </w:t>
      </w:r>
      <w:r w:rsidR="00A52658">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1FCBAF37"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r w:rsidR="00E05A6C">
        <w:t>u</w:t>
      </w:r>
      <w:r>
        <w:t xml:space="preserve"> otros dispositivos obsoletos, se puede despreciar el coste de los interruptores.</w:t>
      </w:r>
    </w:p>
    <w:p w14:paraId="033086B1" w14:textId="2C1D0016" w:rsidR="003349C2" w:rsidRDefault="003349C2" w:rsidP="00A52658">
      <w:pPr>
        <w:ind w:firstLine="360"/>
        <w:jc w:val="both"/>
      </w:pPr>
      <w:r>
        <w:t>Todo esto hace un total de</w:t>
      </w:r>
      <w:r w:rsidR="00E05A6C">
        <w:t xml:space="preserve"> 135€</w:t>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6D0D0F53" w:rsidR="005F6676" w:rsidRDefault="00C5401A" w:rsidP="005F6676">
      <w:pPr>
        <w:pStyle w:val="Ttulo2"/>
      </w:pPr>
      <w:r>
        <w:t>5</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70" w:name="_Toc117015223"/>
      <w:proofErr w:type="gramEnd"/>
      <w:r>
        <w:instrText>5</w:instrText>
      </w:r>
      <w:r w:rsidR="0090317A">
        <w:instrText>.2.</w:instrText>
      </w:r>
      <w:r w:rsidR="0090317A">
        <w:tab/>
        <w:instrText>Conclusiones sobre la programación</w:instrText>
      </w:r>
      <w:bookmarkEnd w:id="70"/>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7E8E6440" w:rsidR="00ED046A" w:rsidRDefault="00ED046A" w:rsidP="00ED046A">
      <w:pPr>
        <w:ind w:firstLine="360"/>
        <w:jc w:val="both"/>
      </w:pPr>
      <w:r>
        <w:t>Pero después de un par de ajustes y cambios</w:t>
      </w:r>
      <w:r w:rsidR="007C0561">
        <w:t>,</w:t>
      </w:r>
      <w:r>
        <w:t xml:space="preserve">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15717326" w:rsidR="00ED046A" w:rsidRDefault="00ED046A" w:rsidP="00ED046A">
      <w:pPr>
        <w:ind w:firstLine="360"/>
        <w:jc w:val="both"/>
      </w:pPr>
      <w:r>
        <w:lastRenderedPageBreak/>
        <w:t>Además, ha sido bastante entretenido la programación, ya que he aprendido bastante y he usado diferentes tecnologías,</w:t>
      </w:r>
      <w:r w:rsidR="00BA2202">
        <w:t xml:space="preserve"> por ejemplo,</w:t>
      </w:r>
      <w:r>
        <w:t xml:space="preserve"> bus </w:t>
      </w:r>
      <w:r w:rsidR="00BA2202">
        <w:t>I2C</w:t>
      </w:r>
      <w:r>
        <w:t>, diferentes sensores, uso de PID con retardo, etc. He adquirido nuevos conocimientos y aprendido durante la elaboración del proyecto.</w:t>
      </w:r>
    </w:p>
    <w:p w14:paraId="0781DFD1" w14:textId="77777777" w:rsidR="00533320" w:rsidRDefault="00533320" w:rsidP="005F6676"/>
    <w:p w14:paraId="48F7F67C" w14:textId="07ECE3BA" w:rsidR="005F6676" w:rsidRDefault="00C5401A" w:rsidP="005F6676">
      <w:pPr>
        <w:pStyle w:val="Ttulo2"/>
      </w:pPr>
      <w:r>
        <w:t>5</w:t>
      </w:r>
      <w:r w:rsidR="005F6676">
        <w:t>.</w:t>
      </w:r>
      <w:r w:rsidR="00362AD0">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71" w:name="_Toc117015224"/>
      <w:proofErr w:type="gramEnd"/>
      <w:r>
        <w:instrText>5</w:instrText>
      </w:r>
      <w:r w:rsidR="0090317A">
        <w:instrText>.</w:instrText>
      </w:r>
      <w:r w:rsidR="00362AD0">
        <w:instrText>3</w:instrText>
      </w:r>
      <w:r w:rsidR="0090317A">
        <w:instrText>.</w:instrText>
      </w:r>
      <w:r w:rsidR="0090317A">
        <w:tab/>
        <w:instrText>Conclusiones generales</w:instrText>
      </w:r>
      <w:bookmarkEnd w:id="71"/>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02D2CA2D" w:rsidR="002C5C81" w:rsidRDefault="002C5C81" w:rsidP="00ED046A">
      <w:pPr>
        <w:ind w:firstLine="360"/>
      </w:pPr>
      <w:r>
        <w:t xml:space="preserve">El desarrollo de la máquina ha sido algo complejo y costoso, pero una vez visto los resultados merece la pena. </w:t>
      </w:r>
      <w:r w:rsidR="007C0561">
        <w:t>E</w:t>
      </w:r>
      <w:r>
        <w:t>s una inversión, en casa tengo una impresora 3D y se pierde bastante plástico a la hora de imprimir</w:t>
      </w:r>
      <w:r w:rsidR="005C6900">
        <w:t xml:space="preserve"> los</w:t>
      </w:r>
      <w:r>
        <w:t xml:space="preserve"> soportes, piezas fallidas, etc. </w:t>
      </w:r>
      <w:r w:rsidR="005C6900">
        <w:t>E</w:t>
      </w:r>
      <w:r>
        <w:t>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2B9B5C8D" w:rsidR="0081337C" w:rsidRDefault="0081337C" w:rsidP="00ED046A">
      <w:pPr>
        <w:ind w:firstLine="360"/>
      </w:pPr>
      <w:r>
        <w:t>Pero una vez solventado los problemas surgidos, el proceso de calibrado ha sido simple, a base de pruebas prácticas. Ha sido curioso ver cómo actúa el control PID del sensor de espesor</w:t>
      </w:r>
      <w:r w:rsidR="007C0561">
        <w:t>.</w:t>
      </w:r>
      <w:r>
        <w:t xml:space="preserve">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55460112" w14:textId="79A3E64E" w:rsidR="003A5B26" w:rsidRDefault="003A5B26">
      <w:pPr>
        <w:sectPr w:rsidR="003A5B26" w:rsidSect="00207170">
          <w:footerReference w:type="default" r:id="rId70"/>
          <w:pgSz w:w="11906" w:h="16838"/>
          <w:pgMar w:top="1418" w:right="1701" w:bottom="1418" w:left="1701" w:header="709" w:footer="709" w:gutter="0"/>
          <w:pgNumType w:start="48"/>
          <w:cols w:space="708"/>
          <w:docGrid w:linePitch="360"/>
        </w:sectPr>
      </w:pPr>
    </w:p>
    <w:p w14:paraId="048D119A" w14:textId="77777777" w:rsidR="00B368DB" w:rsidRDefault="00B368DB" w:rsidP="00B368DB"/>
    <w:p w14:paraId="3F20542B" w14:textId="7E6A359B" w:rsidR="00B368DB" w:rsidRPr="00B368DB" w:rsidRDefault="00B368DB" w:rsidP="00B368DB">
      <w:pPr>
        <w:pStyle w:val="Ttulo1"/>
        <w:jc w:val="center"/>
        <w:rPr>
          <w:sz w:val="144"/>
          <w:szCs w:val="144"/>
        </w:rPr>
      </w:pPr>
      <w:r w:rsidRPr="00B368DB">
        <w:rPr>
          <w:sz w:val="96"/>
          <w:szCs w:val="96"/>
        </w:rPr>
        <w:t>C</w:t>
      </w:r>
      <w:r w:rsidR="003254BA">
        <w:rPr>
          <w:sz w:val="96"/>
          <w:szCs w:val="96"/>
        </w:rPr>
        <w:t>APÍTULO</w:t>
      </w:r>
      <w:r w:rsidRPr="00B368DB">
        <w:rPr>
          <w:sz w:val="96"/>
          <w:szCs w:val="96"/>
        </w:rPr>
        <w:t xml:space="preserve"> </w:t>
      </w:r>
      <w:r w:rsidR="00C5401A">
        <w:rPr>
          <w:sz w:val="96"/>
          <w:szCs w:val="96"/>
        </w:rPr>
        <w:t>6</w:t>
      </w:r>
      <w:r w:rsidRPr="00B368DB">
        <w:rPr>
          <w:sz w:val="96"/>
          <w:szCs w:val="96"/>
        </w:rPr>
        <w:t>. B</w:t>
      </w:r>
      <w:r w:rsidR="00687D50">
        <w:rPr>
          <w:sz w:val="96"/>
          <w:szCs w:val="96"/>
        </w:rPr>
        <w:t>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72" w:name="_Toc117015225"/>
      <w:proofErr w:type="gramEnd"/>
      <w:r>
        <w:rPr>
          <w:sz w:val="96"/>
          <w:szCs w:val="96"/>
        </w:rPr>
        <w:instrText>C</w:instrText>
      </w:r>
      <w:r w:rsidR="003254BA">
        <w:rPr>
          <w:sz w:val="96"/>
          <w:szCs w:val="96"/>
        </w:rPr>
        <w:instrText>APÍTULO</w:instrText>
      </w:r>
      <w:r>
        <w:rPr>
          <w:sz w:val="96"/>
          <w:szCs w:val="96"/>
        </w:rPr>
        <w:instrText xml:space="preserve"> </w:instrText>
      </w:r>
      <w:r w:rsidR="00C5401A">
        <w:rPr>
          <w:sz w:val="96"/>
          <w:szCs w:val="96"/>
        </w:rPr>
        <w:instrText>6</w:instrText>
      </w:r>
      <w:r>
        <w:rPr>
          <w:sz w:val="96"/>
          <w:szCs w:val="96"/>
        </w:rPr>
        <w:instrText>. B</w:instrText>
      </w:r>
      <w:r w:rsidR="004C6673">
        <w:rPr>
          <w:sz w:val="96"/>
          <w:szCs w:val="96"/>
        </w:rPr>
        <w:instrText>IBLIOGRAFÍA</w:instrText>
      </w:r>
      <w:bookmarkEnd w:id="72"/>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207170">
      <w:footerReference w:type="default" r:id="rId71"/>
      <w:pgSz w:w="11906" w:h="16838"/>
      <w:pgMar w:top="1418" w:right="1701" w:bottom="1418" w:left="1701" w:header="709" w:footer="709" w:gutter="0"/>
      <w:pgNumType w:start="5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911CF" w14:textId="77777777" w:rsidR="0057335D" w:rsidRDefault="0057335D" w:rsidP="00DA5357">
      <w:pPr>
        <w:spacing w:after="0" w:line="240" w:lineRule="auto"/>
      </w:pPr>
      <w:r>
        <w:separator/>
      </w:r>
    </w:p>
  </w:endnote>
  <w:endnote w:type="continuationSeparator" w:id="0">
    <w:p w14:paraId="7098FB11" w14:textId="77777777" w:rsidR="0057335D" w:rsidRDefault="0057335D"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4347E9FA" w:rsidR="00D406BB" w:rsidRDefault="00D406BB" w:rsidP="00D406BB">
    <w:pPr>
      <w:pStyle w:val="Piedepgina"/>
      <w:tabs>
        <w:tab w:val="left" w:pos="461"/>
        <w:tab w:val="left" w:pos="7056"/>
      </w:tabs>
    </w:pPr>
    <w:r>
      <w:tab/>
    </w:r>
    <w:r>
      <w:tab/>
      <w:t xml:space="preserve">Capítulo </w:t>
    </w:r>
    <w:r w:rsidR="00BA2202">
      <w:t>4</w:t>
    </w:r>
    <w:r>
      <w:t>. Conclusiones</w:t>
    </w:r>
    <w:r>
      <w:tab/>
    </w:r>
    <w:r>
      <w:tab/>
    </w:r>
    <w:r>
      <w:fldChar w:fldCharType="begin"/>
    </w:r>
    <w:r>
      <w:instrText>PAGE   \* MERGEFORMAT</w:instrText>
    </w:r>
    <w:r>
      <w:fldChar w:fldCharType="separate"/>
    </w:r>
    <w:r>
      <w:t>1</w:t>
    </w:r>
    <w:r>
      <w:fldChar w:fldCharType="end"/>
    </w:r>
    <w:r>
      <w:t>/</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69A2" w14:textId="4814B0DD" w:rsidR="003A5B26" w:rsidRDefault="003A5B26" w:rsidP="00D406BB">
    <w:pPr>
      <w:pStyle w:val="Piedepgina"/>
      <w:tabs>
        <w:tab w:val="left" w:pos="461"/>
        <w:tab w:val="left" w:pos="7056"/>
      </w:tabs>
    </w:pPr>
    <w:r>
      <w:tab/>
    </w:r>
    <w:r>
      <w:tab/>
      <w:t>Capítulo 5. Bibliografía</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597CFE78" w:rsidR="00D406BB" w:rsidRDefault="00D406BB" w:rsidP="00D406BB">
    <w:pPr>
      <w:pStyle w:val="Piedepgina"/>
      <w:tabs>
        <w:tab w:val="left" w:pos="461"/>
        <w:tab w:val="left" w:pos="7056"/>
      </w:tabs>
    </w:pPr>
    <w:r>
      <w:tab/>
    </w:r>
    <w:r>
      <w:tab/>
      <w:t xml:space="preserve">Capítulo 3. </w:t>
    </w:r>
    <w:r w:rsidR="00685016">
      <w:t>P</w:t>
    </w:r>
    <w:r>
      <w:t>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6FA3B" w14:textId="347129F0" w:rsidR="00207170" w:rsidRDefault="00207170" w:rsidP="00D406BB">
    <w:pPr>
      <w:pStyle w:val="Piedepgina"/>
      <w:tabs>
        <w:tab w:val="left" w:pos="461"/>
        <w:tab w:val="left" w:pos="7056"/>
      </w:tabs>
    </w:pPr>
    <w:r>
      <w:tab/>
    </w:r>
    <w:r>
      <w:tab/>
      <w:t>Capítulo 4. Planos</w:t>
    </w:r>
    <w:r>
      <w:tab/>
    </w:r>
    <w:r>
      <w:tab/>
    </w:r>
    <w:r>
      <w:fldChar w:fldCharType="begin"/>
    </w:r>
    <w:r>
      <w:instrText>PAGE   \* MERGEFORMAT</w:instrText>
    </w:r>
    <w:r>
      <w:fldChar w:fldCharType="separate"/>
    </w:r>
    <w:r>
      <w:t>1</w:t>
    </w:r>
    <w:r>
      <w:fldChar w:fldCharType="end"/>
    </w:r>
    <w:r>
      <w:t>/</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0302C" w14:textId="77777777" w:rsidR="0057335D" w:rsidRDefault="0057335D" w:rsidP="00DA5357">
      <w:pPr>
        <w:spacing w:after="0" w:line="240" w:lineRule="auto"/>
      </w:pPr>
      <w:r>
        <w:separator/>
      </w:r>
    </w:p>
  </w:footnote>
  <w:footnote w:type="continuationSeparator" w:id="0">
    <w:p w14:paraId="6CD6C8BD" w14:textId="77777777" w:rsidR="0057335D" w:rsidRDefault="0057335D"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E751A3A"/>
    <w:multiLevelType w:val="hybridMultilevel"/>
    <w:tmpl w:val="88F47D26"/>
    <w:lvl w:ilvl="0" w:tplc="12B4017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2"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15:restartNumberingAfterBreak="0">
    <w:nsid w:val="61BA79FF"/>
    <w:multiLevelType w:val="hybridMultilevel"/>
    <w:tmpl w:val="0E02D5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5"/>
  </w:num>
  <w:num w:numId="2" w16cid:durableId="14960513">
    <w:abstractNumId w:val="1"/>
  </w:num>
  <w:num w:numId="3" w16cid:durableId="2123380791">
    <w:abstractNumId w:val="10"/>
  </w:num>
  <w:num w:numId="4" w16cid:durableId="154221659">
    <w:abstractNumId w:val="2"/>
  </w:num>
  <w:num w:numId="5" w16cid:durableId="887842368">
    <w:abstractNumId w:val="11"/>
  </w:num>
  <w:num w:numId="6" w16cid:durableId="2090347355">
    <w:abstractNumId w:val="8"/>
  </w:num>
  <w:num w:numId="7" w16cid:durableId="1193302139">
    <w:abstractNumId w:val="12"/>
  </w:num>
  <w:num w:numId="8" w16cid:durableId="1989048645">
    <w:abstractNumId w:val="14"/>
  </w:num>
  <w:num w:numId="9" w16cid:durableId="1905753036">
    <w:abstractNumId w:val="16"/>
  </w:num>
  <w:num w:numId="10" w16cid:durableId="818888919">
    <w:abstractNumId w:val="4"/>
  </w:num>
  <w:num w:numId="11" w16cid:durableId="986936665">
    <w:abstractNumId w:val="5"/>
  </w:num>
  <w:num w:numId="12" w16cid:durableId="1418358477">
    <w:abstractNumId w:val="9"/>
  </w:num>
  <w:num w:numId="13" w16cid:durableId="1105685250">
    <w:abstractNumId w:val="3"/>
  </w:num>
  <w:num w:numId="14" w16cid:durableId="163403267">
    <w:abstractNumId w:val="6"/>
  </w:num>
  <w:num w:numId="15" w16cid:durableId="84303110">
    <w:abstractNumId w:val="17"/>
  </w:num>
  <w:num w:numId="16" w16cid:durableId="1690177325">
    <w:abstractNumId w:val="0"/>
  </w:num>
  <w:num w:numId="17" w16cid:durableId="417950186">
    <w:abstractNumId w:val="7"/>
  </w:num>
  <w:num w:numId="18" w16cid:durableId="18346384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17F6E"/>
    <w:rsid w:val="00021E5D"/>
    <w:rsid w:val="00023710"/>
    <w:rsid w:val="00023B45"/>
    <w:rsid w:val="00046E52"/>
    <w:rsid w:val="00052C24"/>
    <w:rsid w:val="00063A75"/>
    <w:rsid w:val="000751D0"/>
    <w:rsid w:val="00084FB2"/>
    <w:rsid w:val="000900C5"/>
    <w:rsid w:val="000A3786"/>
    <w:rsid w:val="000B235B"/>
    <w:rsid w:val="000B7A9D"/>
    <w:rsid w:val="000C3D7F"/>
    <w:rsid w:val="000D153A"/>
    <w:rsid w:val="000D2304"/>
    <w:rsid w:val="000D4E14"/>
    <w:rsid w:val="000E4E2B"/>
    <w:rsid w:val="000E761A"/>
    <w:rsid w:val="000F5150"/>
    <w:rsid w:val="000F5E93"/>
    <w:rsid w:val="000F7C59"/>
    <w:rsid w:val="00107189"/>
    <w:rsid w:val="00111C31"/>
    <w:rsid w:val="00111D20"/>
    <w:rsid w:val="0011748F"/>
    <w:rsid w:val="00120D71"/>
    <w:rsid w:val="00121AFE"/>
    <w:rsid w:val="00137934"/>
    <w:rsid w:val="00142531"/>
    <w:rsid w:val="00144ACA"/>
    <w:rsid w:val="00163D4C"/>
    <w:rsid w:val="001709D9"/>
    <w:rsid w:val="00172598"/>
    <w:rsid w:val="00176545"/>
    <w:rsid w:val="00186B0E"/>
    <w:rsid w:val="001934A1"/>
    <w:rsid w:val="0019535F"/>
    <w:rsid w:val="001B027A"/>
    <w:rsid w:val="001B2852"/>
    <w:rsid w:val="001B393B"/>
    <w:rsid w:val="001B6DA8"/>
    <w:rsid w:val="001B73F3"/>
    <w:rsid w:val="001D415C"/>
    <w:rsid w:val="001E0D24"/>
    <w:rsid w:val="001E13EA"/>
    <w:rsid w:val="00202D12"/>
    <w:rsid w:val="002036F8"/>
    <w:rsid w:val="00207170"/>
    <w:rsid w:val="00215567"/>
    <w:rsid w:val="002215A7"/>
    <w:rsid w:val="00230DAE"/>
    <w:rsid w:val="00244C14"/>
    <w:rsid w:val="00246DD5"/>
    <w:rsid w:val="0025602D"/>
    <w:rsid w:val="0025603C"/>
    <w:rsid w:val="002573F2"/>
    <w:rsid w:val="00264D4E"/>
    <w:rsid w:val="00273E02"/>
    <w:rsid w:val="00280E8E"/>
    <w:rsid w:val="00290C90"/>
    <w:rsid w:val="002A1177"/>
    <w:rsid w:val="002A35FA"/>
    <w:rsid w:val="002C5C81"/>
    <w:rsid w:val="002C6054"/>
    <w:rsid w:val="002D09BF"/>
    <w:rsid w:val="002D716C"/>
    <w:rsid w:val="002E5EC6"/>
    <w:rsid w:val="002E6519"/>
    <w:rsid w:val="00305946"/>
    <w:rsid w:val="003157D7"/>
    <w:rsid w:val="00323F35"/>
    <w:rsid w:val="003254BA"/>
    <w:rsid w:val="003349C2"/>
    <w:rsid w:val="0033765E"/>
    <w:rsid w:val="00343D94"/>
    <w:rsid w:val="00350B61"/>
    <w:rsid w:val="00355FE4"/>
    <w:rsid w:val="0035688B"/>
    <w:rsid w:val="0035772A"/>
    <w:rsid w:val="003600B4"/>
    <w:rsid w:val="003615D0"/>
    <w:rsid w:val="00362AD0"/>
    <w:rsid w:val="00367C65"/>
    <w:rsid w:val="003706EC"/>
    <w:rsid w:val="003725E7"/>
    <w:rsid w:val="00375C44"/>
    <w:rsid w:val="00386029"/>
    <w:rsid w:val="003904EA"/>
    <w:rsid w:val="00390CC4"/>
    <w:rsid w:val="00393BFB"/>
    <w:rsid w:val="00396B95"/>
    <w:rsid w:val="003A1461"/>
    <w:rsid w:val="003A5B26"/>
    <w:rsid w:val="003B7525"/>
    <w:rsid w:val="003B7C9B"/>
    <w:rsid w:val="003C45DB"/>
    <w:rsid w:val="003C677F"/>
    <w:rsid w:val="003D60D0"/>
    <w:rsid w:val="003D6B75"/>
    <w:rsid w:val="003D7BEF"/>
    <w:rsid w:val="003E0443"/>
    <w:rsid w:val="003F1E1B"/>
    <w:rsid w:val="003F275B"/>
    <w:rsid w:val="003F49A6"/>
    <w:rsid w:val="003F67E0"/>
    <w:rsid w:val="00402C16"/>
    <w:rsid w:val="004043B7"/>
    <w:rsid w:val="00406DFA"/>
    <w:rsid w:val="00411B60"/>
    <w:rsid w:val="00412881"/>
    <w:rsid w:val="004172AF"/>
    <w:rsid w:val="00417768"/>
    <w:rsid w:val="004201FD"/>
    <w:rsid w:val="004218F1"/>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C6673"/>
    <w:rsid w:val="004D56B8"/>
    <w:rsid w:val="004E0195"/>
    <w:rsid w:val="004E404C"/>
    <w:rsid w:val="004E70BA"/>
    <w:rsid w:val="004F3134"/>
    <w:rsid w:val="00503FD5"/>
    <w:rsid w:val="00511758"/>
    <w:rsid w:val="00533320"/>
    <w:rsid w:val="00534461"/>
    <w:rsid w:val="00534ED8"/>
    <w:rsid w:val="00535968"/>
    <w:rsid w:val="00547904"/>
    <w:rsid w:val="005511D5"/>
    <w:rsid w:val="00551439"/>
    <w:rsid w:val="00554FC9"/>
    <w:rsid w:val="00560997"/>
    <w:rsid w:val="00565479"/>
    <w:rsid w:val="0057278A"/>
    <w:rsid w:val="0057335D"/>
    <w:rsid w:val="00580331"/>
    <w:rsid w:val="00594AE4"/>
    <w:rsid w:val="00597405"/>
    <w:rsid w:val="005A2181"/>
    <w:rsid w:val="005A51AF"/>
    <w:rsid w:val="005B21E8"/>
    <w:rsid w:val="005B281D"/>
    <w:rsid w:val="005B5A05"/>
    <w:rsid w:val="005C1B5E"/>
    <w:rsid w:val="005C6900"/>
    <w:rsid w:val="005D7DD1"/>
    <w:rsid w:val="005E007F"/>
    <w:rsid w:val="005E0641"/>
    <w:rsid w:val="005E38E0"/>
    <w:rsid w:val="005E4352"/>
    <w:rsid w:val="005E6F61"/>
    <w:rsid w:val="005E70B0"/>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0856"/>
    <w:rsid w:val="006812F7"/>
    <w:rsid w:val="00682B0F"/>
    <w:rsid w:val="00685016"/>
    <w:rsid w:val="00687229"/>
    <w:rsid w:val="00687D50"/>
    <w:rsid w:val="006A0A43"/>
    <w:rsid w:val="006A29D9"/>
    <w:rsid w:val="006A7AE9"/>
    <w:rsid w:val="006B07AA"/>
    <w:rsid w:val="006B7000"/>
    <w:rsid w:val="006C22ED"/>
    <w:rsid w:val="006C6FAE"/>
    <w:rsid w:val="006E1679"/>
    <w:rsid w:val="006E1DEA"/>
    <w:rsid w:val="006E79E7"/>
    <w:rsid w:val="006F19F1"/>
    <w:rsid w:val="007012BF"/>
    <w:rsid w:val="00703970"/>
    <w:rsid w:val="00710CD1"/>
    <w:rsid w:val="00720E28"/>
    <w:rsid w:val="00721DAD"/>
    <w:rsid w:val="0072733E"/>
    <w:rsid w:val="007312A2"/>
    <w:rsid w:val="00731D3C"/>
    <w:rsid w:val="007471FE"/>
    <w:rsid w:val="00757E24"/>
    <w:rsid w:val="00762852"/>
    <w:rsid w:val="00767FAA"/>
    <w:rsid w:val="00775E72"/>
    <w:rsid w:val="00776534"/>
    <w:rsid w:val="0077669C"/>
    <w:rsid w:val="00776DF4"/>
    <w:rsid w:val="00786B5F"/>
    <w:rsid w:val="0079331D"/>
    <w:rsid w:val="00794059"/>
    <w:rsid w:val="00797333"/>
    <w:rsid w:val="007A33F4"/>
    <w:rsid w:val="007A52CF"/>
    <w:rsid w:val="007B0C4E"/>
    <w:rsid w:val="007B0F48"/>
    <w:rsid w:val="007B7EF4"/>
    <w:rsid w:val="007C0561"/>
    <w:rsid w:val="007C285E"/>
    <w:rsid w:val="007C52FA"/>
    <w:rsid w:val="007C6CD0"/>
    <w:rsid w:val="007D33BB"/>
    <w:rsid w:val="007D6079"/>
    <w:rsid w:val="007E037D"/>
    <w:rsid w:val="007E5850"/>
    <w:rsid w:val="007F11B6"/>
    <w:rsid w:val="007F2661"/>
    <w:rsid w:val="007F5D21"/>
    <w:rsid w:val="007F616B"/>
    <w:rsid w:val="00803E81"/>
    <w:rsid w:val="0081267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97F84"/>
    <w:rsid w:val="008A044A"/>
    <w:rsid w:val="008A6021"/>
    <w:rsid w:val="008A63F0"/>
    <w:rsid w:val="008A6EDB"/>
    <w:rsid w:val="008A7CBE"/>
    <w:rsid w:val="008A7F9C"/>
    <w:rsid w:val="008B58C1"/>
    <w:rsid w:val="008C7155"/>
    <w:rsid w:val="008D4622"/>
    <w:rsid w:val="008D5132"/>
    <w:rsid w:val="008E0040"/>
    <w:rsid w:val="008E2561"/>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31981"/>
    <w:rsid w:val="0094320C"/>
    <w:rsid w:val="009453BF"/>
    <w:rsid w:val="00945FBF"/>
    <w:rsid w:val="00953172"/>
    <w:rsid w:val="0095484D"/>
    <w:rsid w:val="00954BBA"/>
    <w:rsid w:val="0096240F"/>
    <w:rsid w:val="00971B38"/>
    <w:rsid w:val="0097413B"/>
    <w:rsid w:val="00981709"/>
    <w:rsid w:val="00983139"/>
    <w:rsid w:val="009852CE"/>
    <w:rsid w:val="00986223"/>
    <w:rsid w:val="00996485"/>
    <w:rsid w:val="009A2950"/>
    <w:rsid w:val="009A2A54"/>
    <w:rsid w:val="009A4C9E"/>
    <w:rsid w:val="009B04F7"/>
    <w:rsid w:val="009B2B91"/>
    <w:rsid w:val="009B45BC"/>
    <w:rsid w:val="009B50BA"/>
    <w:rsid w:val="009B5C8B"/>
    <w:rsid w:val="009B75E3"/>
    <w:rsid w:val="009C4EB0"/>
    <w:rsid w:val="009C5DC8"/>
    <w:rsid w:val="009D0E69"/>
    <w:rsid w:val="009D29AA"/>
    <w:rsid w:val="009D4950"/>
    <w:rsid w:val="009D5273"/>
    <w:rsid w:val="009E1570"/>
    <w:rsid w:val="009F357E"/>
    <w:rsid w:val="009F72FA"/>
    <w:rsid w:val="00A00D0C"/>
    <w:rsid w:val="00A03985"/>
    <w:rsid w:val="00A14B9D"/>
    <w:rsid w:val="00A22C27"/>
    <w:rsid w:val="00A273EA"/>
    <w:rsid w:val="00A40D36"/>
    <w:rsid w:val="00A52658"/>
    <w:rsid w:val="00A54CBB"/>
    <w:rsid w:val="00A633D7"/>
    <w:rsid w:val="00A64CBF"/>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86A51"/>
    <w:rsid w:val="00B90872"/>
    <w:rsid w:val="00B930DF"/>
    <w:rsid w:val="00B93484"/>
    <w:rsid w:val="00B96EBC"/>
    <w:rsid w:val="00B97A02"/>
    <w:rsid w:val="00BA2202"/>
    <w:rsid w:val="00BA2E1A"/>
    <w:rsid w:val="00BA582A"/>
    <w:rsid w:val="00BA59BC"/>
    <w:rsid w:val="00BA657F"/>
    <w:rsid w:val="00BB430F"/>
    <w:rsid w:val="00BC066C"/>
    <w:rsid w:val="00BC2C46"/>
    <w:rsid w:val="00BC49DA"/>
    <w:rsid w:val="00BC6880"/>
    <w:rsid w:val="00BD06B6"/>
    <w:rsid w:val="00BF5D10"/>
    <w:rsid w:val="00BF64C3"/>
    <w:rsid w:val="00BF6951"/>
    <w:rsid w:val="00C025A0"/>
    <w:rsid w:val="00C056B0"/>
    <w:rsid w:val="00C06A86"/>
    <w:rsid w:val="00C07068"/>
    <w:rsid w:val="00C21194"/>
    <w:rsid w:val="00C269CE"/>
    <w:rsid w:val="00C35BA9"/>
    <w:rsid w:val="00C37FD4"/>
    <w:rsid w:val="00C516CB"/>
    <w:rsid w:val="00C53F19"/>
    <w:rsid w:val="00C5401A"/>
    <w:rsid w:val="00C61ED3"/>
    <w:rsid w:val="00C70BC7"/>
    <w:rsid w:val="00C7237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44E68"/>
    <w:rsid w:val="00D50A0C"/>
    <w:rsid w:val="00D54378"/>
    <w:rsid w:val="00D608DE"/>
    <w:rsid w:val="00D87D8E"/>
    <w:rsid w:val="00D962CA"/>
    <w:rsid w:val="00D97FF5"/>
    <w:rsid w:val="00DA0D84"/>
    <w:rsid w:val="00DA1A53"/>
    <w:rsid w:val="00DA349B"/>
    <w:rsid w:val="00DA5357"/>
    <w:rsid w:val="00DA5A19"/>
    <w:rsid w:val="00DA6CC4"/>
    <w:rsid w:val="00DA6DA6"/>
    <w:rsid w:val="00DC04AF"/>
    <w:rsid w:val="00DD5564"/>
    <w:rsid w:val="00DD78B6"/>
    <w:rsid w:val="00DE0DDA"/>
    <w:rsid w:val="00E046ED"/>
    <w:rsid w:val="00E05A6C"/>
    <w:rsid w:val="00E06EC7"/>
    <w:rsid w:val="00E10ADC"/>
    <w:rsid w:val="00E23FD0"/>
    <w:rsid w:val="00E27C90"/>
    <w:rsid w:val="00E32F0A"/>
    <w:rsid w:val="00E33CC4"/>
    <w:rsid w:val="00E40C8E"/>
    <w:rsid w:val="00E4687E"/>
    <w:rsid w:val="00E5189E"/>
    <w:rsid w:val="00E54BF3"/>
    <w:rsid w:val="00E57FC7"/>
    <w:rsid w:val="00E62FD7"/>
    <w:rsid w:val="00E63B3E"/>
    <w:rsid w:val="00E66C34"/>
    <w:rsid w:val="00E67AD9"/>
    <w:rsid w:val="00E67B0E"/>
    <w:rsid w:val="00E90E5F"/>
    <w:rsid w:val="00E91DFA"/>
    <w:rsid w:val="00EA1C31"/>
    <w:rsid w:val="00EA1F54"/>
    <w:rsid w:val="00EB2D93"/>
    <w:rsid w:val="00EB54A3"/>
    <w:rsid w:val="00EC13BD"/>
    <w:rsid w:val="00ED046A"/>
    <w:rsid w:val="00ED64AE"/>
    <w:rsid w:val="00EE5833"/>
    <w:rsid w:val="00EE64CE"/>
    <w:rsid w:val="00EF6322"/>
    <w:rsid w:val="00F145C5"/>
    <w:rsid w:val="00F15EDD"/>
    <w:rsid w:val="00F16BFD"/>
    <w:rsid w:val="00F268A6"/>
    <w:rsid w:val="00F277BB"/>
    <w:rsid w:val="00F33C8D"/>
    <w:rsid w:val="00F46CDC"/>
    <w:rsid w:val="00F55700"/>
    <w:rsid w:val="00F65AB8"/>
    <w:rsid w:val="00F8116D"/>
    <w:rsid w:val="00F82B83"/>
    <w:rsid w:val="00F84F0D"/>
    <w:rsid w:val="00FA4065"/>
    <w:rsid w:val="00FA506C"/>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footer" Target="footer8.xml"/><Relationship Id="rId7" Type="http://schemas.openxmlformats.org/officeDocument/2006/relationships/endnotes" Target="endnotes.xml"/><Relationship Id="rId71"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footer" Target="footer5.xml"/><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oter" Target="footer6.xml"/><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footer" Target="footer7.xm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1</TotalTime>
  <Pages>65</Pages>
  <Words>11410</Words>
  <Characters>62756</Characters>
  <Application>Microsoft Office Word</Application>
  <DocSecurity>0</DocSecurity>
  <Lines>522</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330</cp:revision>
  <cp:lastPrinted>2022-10-08T16:57:00Z</cp:lastPrinted>
  <dcterms:created xsi:type="dcterms:W3CDTF">2021-05-25T06:23:00Z</dcterms:created>
  <dcterms:modified xsi:type="dcterms:W3CDTF">2022-10-18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